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DC272" w14:textId="77777777" w:rsidR="00EC0DAE" w:rsidRPr="007C2A70" w:rsidRDefault="00EC0DAE" w:rsidP="007C2A70">
      <w:pPr>
        <w:jc w:val="center"/>
        <w:rPr>
          <w:b/>
          <w:sz w:val="44"/>
          <w:szCs w:val="44"/>
        </w:rPr>
      </w:pPr>
      <w:bookmarkStart w:id="0" w:name="_GoBack"/>
      <w:r w:rsidRPr="007C2A70">
        <w:rPr>
          <w:b/>
          <w:sz w:val="44"/>
          <w:szCs w:val="44"/>
        </w:rPr>
        <w:t>Temperature affects predator-prey interactions in an African savanna</w:t>
      </w:r>
    </w:p>
    <w:bookmarkEnd w:id="0"/>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77777777" w:rsidR="00EC0DAE" w:rsidRPr="009303C7" w:rsidRDefault="00EC0DAE" w:rsidP="007C2A70">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2F4667D5"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would increase predation on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relative to </w:t>
      </w:r>
      <w:proofErr w:type="spellStart"/>
      <w:r w:rsidR="001F2605">
        <w:t>dikdik</w:t>
      </w:r>
      <w:r w:rsidRPr="007C2A70">
        <w:t>s</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ince (</w:t>
      </w:r>
      <w:proofErr w:type="spellStart"/>
      <w:r w:rsidRPr="007C2A70">
        <w:t>i</w:t>
      </w:r>
      <w:proofErr w:type="spellEnd"/>
      <w:r w:rsidRPr="007C2A70">
        <w:t xml:space="preserve">)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w:t>
      </w:r>
      <w:proofErr w:type="spellStart"/>
      <w:r w:rsidRPr="007C2A70">
        <w:t>dikdik</w:t>
      </w:r>
      <w:proofErr w:type="spellEnd"/>
      <w:r w:rsidRPr="007C2A70">
        <w:t xml:space="preserve">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w:t>
      </w:r>
      <w:proofErr w:type="spellStart"/>
      <w:r w:rsidRPr="007C2A70">
        <w:t>dikdik</w:t>
      </w:r>
      <w:proofErr w:type="spellEnd"/>
      <w:r w:rsidRPr="007C2A70">
        <w:t xml:space="preserve"> over the rarer, but higher value impala. Our findings contrast with the widely-held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77777777"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ith a view to informing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77777777"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Moreover, it 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w:t>
      </w:r>
      <w:r w:rsidRPr="007C2A70">
        <w:lastRenderedPageBreak/>
        <w:t xml:space="preserve">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601C7D25" w:rsidR="00EC0DAE" w:rsidRPr="007C2A70" w:rsidRDefault="00EC0DAE" w:rsidP="007C2A70">
      <w:r w:rsidRPr="007C2A70">
        <w:t xml:space="preserve">These examples demonstrate the multiple ways in which one element of climate change (rising ambient temperature) might alter individual </w:t>
      </w:r>
      <w:proofErr w:type="gramStart"/>
      <w:r w:rsidRPr="007C2A70">
        <w:t>behaviour,</w:t>
      </w:r>
      <w:proofErr w:type="gramEnd"/>
      <w:r w:rsidRPr="007C2A70">
        <w:t xml:space="preserve"> and hence predator-prey interactions among endotherms. We quantified the relative importance of these potential mechanisms using a three-species predator-prey system in an African savanna, where two ungulate species,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and Guenther’s </w:t>
      </w:r>
      <w:proofErr w:type="spellStart"/>
      <w:r w:rsidR="001F2605">
        <w:t>dikdik</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hare a common predator, the African wild dog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xml:space="preserve">). At our study site in Kenya, impala and </w:t>
      </w:r>
      <w:proofErr w:type="spellStart"/>
      <w:r w:rsidR="001F2605">
        <w:t>dikdik</w:t>
      </w:r>
      <w:r w:rsidRPr="007C2A70">
        <w:t>s</w:t>
      </w:r>
      <w:proofErr w:type="spellEnd"/>
      <w:r w:rsidRPr="007C2A70">
        <w:t xml:space="preserve"> are the two most abundant ungulates, and their browsing shapes the structure of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their prey by running them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proofErr w:type="spellStart"/>
      <w:r w:rsidR="001F2605">
        <w:t>dikdik</w:t>
      </w:r>
      <w:r w:rsidRPr="007C2A70">
        <w:t>s</w:t>
      </w:r>
      <w:proofErr w:type="spellEnd"/>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23AF6623" w:rsidR="00EC0DAE" w:rsidRPr="007C2A70" w:rsidRDefault="00EC0DAE" w:rsidP="007C2A70">
      <w:r w:rsidRPr="007C2A70">
        <w:t xml:space="preserve">We evaluated four sets of hypotheses about the impacts of ambient temperature on predation by wild dogs,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proofErr w:type="spellStart"/>
      <w:r w:rsidR="001F2605">
        <w:t>dikdik</w:t>
      </w:r>
      <w:r w:rsidRPr="007C2A70">
        <w:t>s</w:t>
      </w:r>
      <w:proofErr w:type="spellEnd"/>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We term Scenario 1 the ‘reduced foraging time scenario’.</w:t>
      </w:r>
    </w:p>
    <w:p w14:paraId="57CD04FF" w14:textId="3539FC55"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We predicted that this change might increase wild dog predation on impala, which aggregate at night in small clearings (“glades”), apparently as a form of anti-</w:t>
      </w:r>
      <w:r w:rsidRPr="007C2A70">
        <w:lastRenderedPageBreak/>
        <w:t xml:space="preserve">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 Scenario 2, the ‘nocturnal prey switching scenario’.</w:t>
      </w:r>
    </w:p>
    <w:p w14:paraId="6F458AEB" w14:textId="3C1EF4B5"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proofErr w:type="spellStart"/>
      <w:r w:rsidR="001F2605">
        <w:t>dikdik</w:t>
      </w:r>
      <w:r w:rsidRPr="007C2A70">
        <w:t>s</w:t>
      </w:r>
      <w:proofErr w:type="spellEnd"/>
      <w:r w:rsidRPr="007C2A70">
        <w:t xml:space="preserve"> would do the same (Table 1). Further, we predicted that such a change would increase predation by wild dogs on impala, since we have shown previously that impala face higher </w:t>
      </w:r>
      <w:r w:rsidRPr="007C2A70">
        <w:rPr>
          <w:i/>
          <w:iCs/>
        </w:rPr>
        <w:t>per capita</w:t>
      </w:r>
      <w:r w:rsidRPr="007C2A70">
        <w:t xml:space="preserve"> predation rates in habitats characterized by 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 Scenario 3, the ‘shade-seeking scenario’.</w:t>
      </w:r>
    </w:p>
    <w:p w14:paraId="59EF42DE" w14:textId="208AAAEE" w:rsidR="00EC0DAE" w:rsidRPr="007C2A70" w:rsidRDefault="00EC0DAE" w:rsidP="007C2A70">
      <w:r w:rsidRPr="007C2A70">
        <w:t xml:space="preserve">Finally, we explored the potential consequences of 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their larger-bodied prey, leading to shorter, successful chases at high ambient temperatures as a result of larger species having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proofErr w:type="spellStart"/>
      <w:r w:rsidR="001F2605">
        <w:t>dikdik</w:t>
      </w:r>
      <w:r w:rsidRPr="007C2A70">
        <w:t>s</w:t>
      </w:r>
      <w:proofErr w:type="spellEnd"/>
      <w:r w:rsidRPr="007C2A70">
        <w:t xml:space="preserve"> (5kg), leading to increased predation on impala relative to </w:t>
      </w:r>
      <w:proofErr w:type="spellStart"/>
      <w:r w:rsidR="001F2605">
        <w:t>dikdik</w:t>
      </w:r>
      <w:r w:rsidRPr="007C2A70">
        <w:t>s</w:t>
      </w:r>
      <w:proofErr w:type="spellEnd"/>
      <w:r w:rsidRPr="007C2A70">
        <w:t xml:space="preserve"> (Table 1). We termed this Scenario 4, the ‘chase time scenario’.</w:t>
      </w:r>
    </w:p>
    <w:p w14:paraId="4AE53542" w14:textId="1773615A"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proofErr w:type="spellStart"/>
      <w:r w:rsidR="001F2605">
        <w:t>dikdik</w:t>
      </w:r>
      <w:r w:rsidRPr="007C2A70">
        <w:t>s</w:t>
      </w:r>
      <w:proofErr w:type="spellEnd"/>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77777777"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Due to its equatorial location, </w:t>
      </w:r>
      <w:proofErr w:type="spellStart"/>
      <w:r w:rsidRPr="007C2A70">
        <w:t>Mpala</w:t>
      </w:r>
      <w:proofErr w:type="spellEnd"/>
      <w:r w:rsidRPr="007C2A70">
        <w:t xml:space="preserve"> experiences little predictable seasonal variation in temperature; daily maximum temperature ranges from 20-37°C years, and mean annual </w:t>
      </w:r>
      <w:r w:rsidRPr="007C2A70">
        <w:lastRenderedPageBreak/>
        <w:t xml:space="preserve">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4F2174B0" w:rsidR="00EC0DAE" w:rsidRPr="007C2A70" w:rsidRDefault="00EC0DAE" w:rsidP="007C2A70">
      <w:proofErr w:type="spellStart"/>
      <w:r w:rsidRPr="007C2A70">
        <w:t>Mpala</w:t>
      </w:r>
      <w:proofErr w:type="spellEnd"/>
      <w:r w:rsidRPr="007C2A70">
        <w:t xml:space="preserve"> hosts 22 species of wild ungulate, of which </w:t>
      </w:r>
      <w:proofErr w:type="spellStart"/>
      <w:r w:rsidR="001F2605">
        <w:t>dikdik</w:t>
      </w:r>
      <w:r w:rsidRPr="007C2A70">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large predator species: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31B90A3"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1F2605">
        <w:t>dikdik</w:t>
      </w:r>
      <w:r w:rsidRPr="00F245E9">
        <w:t>s</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46F8A9B6" w:rsidR="00EC0DAE" w:rsidRDefault="00EC0DAE" w:rsidP="007C2A70">
      <w:r>
        <w:t xml:space="preserve">We used faecal analysis to quantify the relative frequency of predation by wild dogs on impala and </w:t>
      </w:r>
      <w:proofErr w:type="spellStart"/>
      <w:r w:rsidR="001F2605">
        <w:t>dikdik</w:t>
      </w:r>
      <w:r>
        <w:t>s</w:t>
      </w:r>
      <w:proofErr w:type="spellEnd"/>
      <w:r>
        <w:t>. Wild dog scats were collected during 2001-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 xml:space="preserve">(raising small pups in a den, recognisable from </w:t>
      </w:r>
      <w:r>
        <w:rPr>
          <w:noProof/>
        </w:rPr>
        <w:lastRenderedPageBreak/>
        <w:t>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7777777"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nd as detailed in Table S1 and Figure S1. Bouts that spanned multiple time periods were excluded from the analysis. After using </w:t>
      </w:r>
      <w:proofErr w:type="spellStart"/>
      <w:r>
        <w:t>accelerometry</w:t>
      </w:r>
      <w:proofErr w:type="spellEnd"/>
      <w:r>
        <w:t xml:space="preserve"> data to delineate hunting periods, we categorized each wild dog location as falling either inside or outside a hunting period.</w:t>
      </w:r>
    </w:p>
    <w:p w14:paraId="69B51888" w14:textId="16EA5A5A" w:rsidR="00EC0DAE" w:rsidRDefault="00EC0DAE" w:rsidP="007C2A70">
      <w:r>
        <w:t xml:space="preserve">We categorised </w:t>
      </w:r>
      <w:proofErr w:type="spellStart"/>
      <w:r w:rsidR="001F2605">
        <w:t>dikdik</w:t>
      </w:r>
      <w:proofErr w:type="spellEnd"/>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proofErr w:type="spellStart"/>
      <w:r w:rsidR="001F2605">
        <w:t>dikdik</w:t>
      </w:r>
      <w:proofErr w:type="spellEnd"/>
      <w:r>
        <w:t xml:space="preserve"> </w:t>
      </w:r>
      <w:r w:rsidRPr="005C5674">
        <w:t>GPS-collar locations recorded between 0600</w:t>
      </w:r>
      <w:r>
        <w:t>h</w:t>
      </w:r>
      <w:r w:rsidRPr="005C5674">
        <w:t xml:space="preserve"> and 0930</w:t>
      </w:r>
      <w:r>
        <w:t>h</w:t>
      </w:r>
      <w:r w:rsidRPr="005C5674">
        <w:t xml:space="preserve"> were </w:t>
      </w:r>
      <w:r>
        <w:t>categorized to occur within the</w:t>
      </w:r>
      <w:r w:rsidRPr="005C5674">
        <w:t xml:space="preserve"> </w:t>
      </w:r>
      <w:r>
        <w:t>“</w:t>
      </w:r>
      <w:r w:rsidRPr="005C5674">
        <w:t>morning</w:t>
      </w:r>
      <w:r>
        <w:t>”</w:t>
      </w:r>
      <w:r w:rsidRPr="005C5674">
        <w:t xml:space="preserve"> period.</w:t>
      </w:r>
      <w:r>
        <w:t xml:space="preserve"> We likewise classified impala and </w:t>
      </w:r>
      <w:proofErr w:type="spellStart"/>
      <w:r w:rsidR="001F2605">
        <w:t>dikdik</w:t>
      </w:r>
      <w:proofErr w:type="spellEnd"/>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ized impala and </w:t>
      </w:r>
      <w:proofErr w:type="spellStart"/>
      <w:r w:rsidR="001F2605">
        <w:t>dikdik</w:t>
      </w:r>
      <w:proofErr w:type="spellEnd"/>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lastRenderedPageBreak/>
        <w:t xml:space="preserve">Habitat </w:t>
      </w:r>
      <w:r>
        <w:t>use</w:t>
      </w:r>
    </w:p>
    <w:p w14:paraId="22853D22" w14:textId="7F1E042C"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9EEC5B9" w:rsidR="00EC0DAE" w:rsidRDefault="00EC0DAE" w:rsidP="007C2A70">
      <w:r>
        <w:t xml:space="preserve">We used the same habitat map to classify each GPS-collar location in relation to glades. For impala and </w:t>
      </w:r>
      <w:proofErr w:type="spellStart"/>
      <w:r w:rsidR="001F2605">
        <w:t>dikdik</w:t>
      </w:r>
      <w:r>
        <w:t>s</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DECF8B6" w:rsidR="00EC0DAE" w:rsidRDefault="00EC0DAE" w:rsidP="007C2A70">
      <w:r>
        <w:t xml:space="preserve">We used multi-model inference to evaluate associations between each outcome variable and a range of explanatory variables (detailed below). For each outcome variable, we built a series of statistical models from explanatory variables and biologically-meaningful interactions between explanatory variables, with individual identity as a random variable. We then used </w:t>
      </w:r>
      <w:proofErr w:type="spellStart"/>
      <w:r w:rsidRPr="006543EB">
        <w:t>Akaike</w:t>
      </w:r>
      <w:r>
        <w:t>’s</w:t>
      </w:r>
      <w:proofErr w:type="spellEnd"/>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77777777" w:rsidR="00EC0DAE" w:rsidRDefault="00EC0DAE" w:rsidP="007C2A70">
      <w:r>
        <w:t>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w:t>
      </w:r>
      <w:r>
        <w:lastRenderedPageBreak/>
        <w:t xml:space="preserve">continuous variables and binomial error distribution for the binary variables.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020C06B2"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hether or not the pack was denning. This is because African wild dogs are more active during the denning period, presumably due to the energetic demands of raising a litter (Woodroffe, Groom and McNutt 2017, Rabaiotti and Woodroffe 2019). The second variable was rainfall (in mm) on the day of the hunt. This variable was included as rainfall has been shown to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77777777" w:rsidR="00EC0DAE" w:rsidRDefault="00EC0DAE" w:rsidP="007C2A70">
      <w:r>
        <w:t xml:space="preserve">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 </w:t>
      </w:r>
    </w:p>
    <w:p w14:paraId="3DD64013" w14:textId="4E930601" w:rsidR="00EC0DAE" w:rsidRDefault="00EC0DAE" w:rsidP="007C2A70">
      <w:r>
        <w:lastRenderedPageBreak/>
        <w:t xml:space="preserve">In the shade-seeking scenario (Scenario 3), we hypothesised that wild dogs, impala, and </w:t>
      </w:r>
      <w:proofErr w:type="spellStart"/>
      <w:r w:rsidR="001F2605">
        <w:t>dikdik</w:t>
      </w:r>
      <w:r>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only locations from hunting periods were included.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77777777" w:rsidR="00EC0DAE" w:rsidRDefault="00EC0DAE" w:rsidP="007C2A70">
      <w:r>
        <w:t xml:space="preserve">In the chase-speed scenario (Scenario 4), we predicted that chase distances of impala would be shorter on hotter days, while chase distances of </w:t>
      </w:r>
      <w:proofErr w:type="spellStart"/>
      <w:r>
        <w:t>dikdiks</w:t>
      </w:r>
      <w:proofErr w:type="spellEnd"/>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xml:space="preserve">. Pack or individual </w:t>
      </w:r>
      <w:proofErr w:type="gramStart"/>
      <w:r>
        <w:t>identity were</w:t>
      </w:r>
      <w:proofErr w:type="gramEnd"/>
      <w:r>
        <w:t xml:space="preserve"> often unknown for wild dog scats, so these models did not include random effects.</w:t>
      </w:r>
    </w:p>
    <w:p w14:paraId="3BF29507" w14:textId="77777777" w:rsidR="00EC0DAE" w:rsidRDefault="00EC0DAE" w:rsidP="007C2A70"/>
    <w:p w14:paraId="2A4A6DE8" w14:textId="77777777" w:rsidR="00414DD0" w:rsidRDefault="00414DD0" w:rsidP="007C2A70"/>
    <w:p w14:paraId="242574DA" w14:textId="77777777" w:rsidR="00414DD0" w:rsidRDefault="00414DD0" w:rsidP="007C2A70"/>
    <w:p w14:paraId="07C648E8" w14:textId="77777777" w:rsidR="00414DD0" w:rsidRDefault="00414DD0" w:rsidP="007C2A70"/>
    <w:p w14:paraId="644C0163" w14:textId="135B5264" w:rsidR="00EC0DAE" w:rsidRPr="009E6B29" w:rsidRDefault="00EC0DAE" w:rsidP="007C2A70">
      <w:pPr>
        <w:pStyle w:val="Heading1"/>
      </w:pPr>
      <w:r w:rsidRPr="009E6B29">
        <w:lastRenderedPageBreak/>
        <w:t>Results</w:t>
      </w:r>
    </w:p>
    <w:p w14:paraId="52DE169E" w14:textId="7B22B25C" w:rsidR="00EC0DAE" w:rsidRPr="00353270" w:rsidRDefault="00EC0DAE" w:rsidP="007C2A70">
      <w:pPr>
        <w:pStyle w:val="Heading2"/>
      </w:pPr>
      <w:r w:rsidRPr="00353270">
        <w:t>Daily movement patterns</w:t>
      </w:r>
    </w:p>
    <w:p w14:paraId="2D169B91" w14:textId="49C0E2A6" w:rsidR="00EC0DAE" w:rsidRPr="007C2A70" w:rsidRDefault="00EC0DAE" w:rsidP="007C2A70">
      <w:r>
        <w:rPr>
          <w:rFonts w:ascii="Cambria" w:hAnsi="Cambria"/>
        </w:rPr>
        <w:tab/>
      </w:r>
      <w:r w:rsidRPr="007C2A70">
        <w:t xml:space="preserve">African wild dogs showed a strongly crepuscular activity pattern, </w:t>
      </w:r>
      <w:r w:rsidR="001F2605">
        <w:t>with the majority of both hunts and daily activity occurring in the morning and evening time periods (Figure 1, Figure 2</w:t>
      </w:r>
      <w:r w:rsidRPr="007C2A70">
        <w:t xml:space="preserve">). </w:t>
      </w:r>
      <w:r w:rsidR="00DE7DBF">
        <w:t>1</w:t>
      </w:r>
      <w:r w:rsidR="001F2605">
        <w:t>6</w:t>
      </w:r>
      <w:r w:rsidRPr="007C2A70">
        <w:t>% percent of wild dog hunting periods</w:t>
      </w:r>
      <w:r w:rsidR="001F2605">
        <w:t>, and of 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7777777" w:rsidR="00EC0DAE" w:rsidRPr="007C2A70" w:rsidRDefault="00EC0DAE" w:rsidP="007C2A70">
      <w:r>
        <w:rPr>
          <w:rFonts w:ascii="Cambria" w:hAnsi="Cambria"/>
        </w:rPr>
        <w:tab/>
      </w:r>
      <w:r w:rsidRPr="007C2A70">
        <w:t xml:space="preserve">Consistent with the reduced foraging time scenario (Scenario 1), at high ambient temperatures wild dogs’ daytime hunting periods were of shorter duration in both the morning and evening time periods (Table 2). These shorter hunting periods reflected earlier start and stop times in the morning (Table S2) and later start times in the evening (Table S3). As well as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77777777" w:rsidR="00EC0DAE" w:rsidRPr="007C2A70" w:rsidRDefault="00EC0DAE" w:rsidP="007C2A70">
      <w:r w:rsidRPr="007C2A70">
        <w:tab/>
        <w:t>Likewise, as predicted under the nocturnal prey-switching scenario (Scenario 2), wild dogs were more likely to hunt at night following daytime periods with high ambient temperatures (Table 2). There was also some evidence that temperature affected the duration and intensity of night-time hunts (Table S3). Nocturnal activity was strongly linked to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56F5EB39" w:rsidR="00EC0DAE" w:rsidRPr="007C2A70" w:rsidRDefault="00EC0DAE" w:rsidP="007C2A70">
      <w:r>
        <w:rPr>
          <w:rFonts w:ascii="Cambria" w:hAnsi="Cambria"/>
        </w:rPr>
        <w:tab/>
      </w:r>
      <w:r w:rsidRPr="007C2A70">
        <w:t xml:space="preserve">The three species showed clear differences in their use of woody cover, with impala using the most open areas and wild dogs the least (Figure </w:t>
      </w:r>
      <w:r w:rsidR="009726C1">
        <w:t>3</w:t>
      </w:r>
      <w:r w:rsidRPr="007C2A70">
        <w:t xml:space="preserve">). Impala were found in the lowest levels of woody cover during the morning and night-time periods, in comparison to wild dogs which used the highest levels of woody cover during the night (Figure </w:t>
      </w:r>
      <w:r w:rsidR="009726C1">
        <w:t>3</w:t>
      </w:r>
      <w:r w:rsidRPr="007C2A70">
        <w:t xml:space="preserve">). The use of woody cover by </w:t>
      </w:r>
      <w:proofErr w:type="spellStart"/>
      <w:r w:rsidRPr="007C2A70">
        <w:t>dikdiks</w:t>
      </w:r>
      <w:proofErr w:type="spellEnd"/>
      <w:r w:rsidRPr="007C2A70">
        <w:t xml:space="preserve"> was relatively consistent throughout the day (Figure </w:t>
      </w:r>
      <w:r w:rsidR="009726C1">
        <w:t>3</w:t>
      </w:r>
      <w:r w:rsidRPr="007C2A70">
        <w:t>).</w:t>
      </w:r>
    </w:p>
    <w:p w14:paraId="5AFB677C" w14:textId="13A872B2" w:rsidR="00EC0DAE" w:rsidRPr="007C2A70" w:rsidRDefault="00EC0DAE" w:rsidP="007C2A70">
      <w:r w:rsidRPr="007C2A70">
        <w:lastRenderedPageBreak/>
        <w:tab/>
        <w:t xml:space="preserve">As predicted under the shade-seeking scenario (Scenario 3), impala selected land with denser woody cover on hotter days, with positive effects of ambient temperature included in the top model sets for morning, midday, and evening (Table 3). In contrast, there was only weak and inconsistent evidence for </w:t>
      </w:r>
      <w:proofErr w:type="spellStart"/>
      <w:r w:rsidR="001F2605">
        <w:t>dikdik</w:t>
      </w:r>
      <w:r w:rsidRPr="007C2A70">
        <w:t>s</w:t>
      </w:r>
      <w:proofErr w:type="spellEnd"/>
      <w:r w:rsidRPr="007C2A70">
        <w:t xml:space="preserve"> selecting woody cover based on ambient temperature, and no evidence of such selection by hunting wild dog packs (Table 3).</w:t>
      </w:r>
    </w:p>
    <w:p w14:paraId="79BDEAE4" w14:textId="3913DCA4" w:rsidR="00EC0DAE" w:rsidRPr="007C2A70" w:rsidRDefault="00EC0DAE" w:rsidP="007C2A70">
      <w:r w:rsidRPr="007C2A70">
        <w:tab/>
        <w:t xml:space="preserve">The three species also varied in their use of land in and near glades. On average, we recorded </w:t>
      </w:r>
      <w:proofErr w:type="spellStart"/>
      <w:r w:rsidRPr="007C2A70">
        <w:t>dikdik</w:t>
      </w:r>
      <w:proofErr w:type="spellEnd"/>
      <w:r w:rsidRPr="007C2A70">
        <w:t xml:space="preserve"> closest to glades, and wild dogs furthest, irrespective of time period.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proofErr w:type="spellStart"/>
      <w:r w:rsidR="001F2605">
        <w:t>dikdik</w:t>
      </w:r>
      <w:r w:rsidRPr="007C2A70">
        <w:t>s</w:t>
      </w:r>
      <w:proofErr w:type="spellEnd"/>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proofErr w:type="spellStart"/>
      <w:r w:rsidR="001F2605">
        <w:t>dikdik</w:t>
      </w:r>
      <w:r w:rsidRPr="007C2A70">
        <w:t>s</w:t>
      </w:r>
      <w:proofErr w:type="spellEnd"/>
      <w:r w:rsidRPr="007C2A70">
        <w:t xml:space="preserve"> appeared more likely to use glades on moonlit nights (Table 4). Pack size was the most consistent predictor of wild dog proximity to glades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0DEE99A8"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reduced foraging time scenario (Scenario 1),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0121676"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ould therefore prefer abundant small prey over larger </w:t>
      </w:r>
      <w:proofErr w:type="gramStart"/>
      <w:r>
        <w:t>prey which take</w:t>
      </w:r>
      <w:proofErr w:type="gramEnd"/>
      <w:r>
        <w:t xml:space="preserve"> longer to locate. Consistent with these predictions, we found that wild dogs’ morning hunts ended earlier (Table S2), and evening hunts started later (Table S3) so that, overall, less time was spent hunting during daytime hours. In a previous comparison we concluded that, on private ranches like </w:t>
      </w:r>
      <w:proofErr w:type="spellStart"/>
      <w:r>
        <w:t>Mpala</w:t>
      </w:r>
      <w:proofErr w:type="spellEnd"/>
      <w:r>
        <w:t xml:space="preserve">, hunting </w:t>
      </w:r>
      <w:proofErr w:type="spellStart"/>
      <w:r w:rsidR="001F2605">
        <w:t>dikdik</w:t>
      </w:r>
      <w:r>
        <w:t>s</w:t>
      </w:r>
      <w:proofErr w:type="spellEnd"/>
      <w:r>
        <w:t xml:space="preserve"> and impala would have similar profitability, because the </w:t>
      </w:r>
      <w:r>
        <w:lastRenderedPageBreak/>
        <w:t xml:space="preserve">greater energy intake achievable by hunting impala (the larger prey species) was offset by the shorter travel distances associated with hunting </w:t>
      </w:r>
      <w:proofErr w:type="spellStart"/>
      <w:r w:rsidR="001F2605">
        <w:t>dikdik</w:t>
      </w:r>
      <w:r>
        <w:t>s</w:t>
      </w:r>
      <w:proofErr w:type="spellEnd"/>
      <w:r>
        <w:t xml:space="preserve">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the more abundant prey species, 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proofErr w:type="spellStart"/>
      <w:r w:rsidR="001F2605">
        <w:t>dikdik</w:t>
      </w:r>
      <w:r>
        <w:t>s</w:t>
      </w:r>
      <w:proofErr w:type="spellEnd"/>
      <w:r>
        <w:t xml:space="preserve">) rather than waiting to locate a rarer but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proofErr w:type="spellStart"/>
      <w:r w:rsidR="001F2605">
        <w:t>dikdik</w:t>
      </w:r>
      <w:r>
        <w:t>s</w:t>
      </w:r>
      <w:proofErr w:type="spellEnd"/>
      <w:r>
        <w:t xml:space="preserve"> more than impala, and our observations were consistent with this prediction (Table 4).</w:t>
      </w:r>
    </w:p>
    <w:p w14:paraId="108CB28E" w14:textId="77777777"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day, and were no closer to glades on nights when daytime temperatures had been high (Table 4). Interestingly, i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1D517672"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proofErr w:type="spellStart"/>
      <w:r w:rsidR="001F2605">
        <w:t>dikdik</w:t>
      </w:r>
      <w:r>
        <w:t>s</w:t>
      </w:r>
      <w:proofErr w:type="spellEnd"/>
      <w:r>
        <w:t xml:space="preserve"> are dependent upon shade to </w:t>
      </w:r>
      <w:proofErr w:type="spellStart"/>
      <w:r>
        <w:t>thermoregulate</w:t>
      </w:r>
      <w:proofErr w:type="spellEnd"/>
      <w:r>
        <w:t xml:space="preserv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enser cover on hot days (</w:t>
      </w:r>
      <w:proofErr w:type="gramStart"/>
      <w:r w:rsidR="009726C1">
        <w:t xml:space="preserve">Table </w:t>
      </w:r>
      <w:r>
        <w:t>)</w:t>
      </w:r>
      <w:proofErr w:type="gramEnd"/>
      <w:r>
        <w:t xml:space="preserve">, perhaps because hunting periods occurred before and after the hottest times of day (Figure </w:t>
      </w:r>
      <w:r w:rsidR="009726C1">
        <w:t>2</w:t>
      </w:r>
      <w:r>
        <w:t xml:space="preserve">). Impala’s tendency to move into denser cover at high temperatures would be expected to increase their risk of being killed, since wild </w:t>
      </w:r>
      <w:r>
        <w:lastRenderedPageBreak/>
        <w:t xml:space="preserve">dogs typically occupied denser cover (Figure </w:t>
      </w:r>
      <w:r w:rsidR="009726C1">
        <w:t>3</w:t>
      </w:r>
      <w:r>
        <w:t xml:space="preserve">), and we have shown previously that impala are more likely to be killed (by any predator species)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6EDAB682" w:rsidR="00EC0DAE" w:rsidRDefault="00EC0DAE" w:rsidP="007C2A70">
      <w:r>
        <w:tab/>
        <w:t xml:space="preserve">Under the chase speed scenario (Scenario 4), we predicted that high ambient temperatures would reduce chase distances for impala and increase them for </w:t>
      </w:r>
      <w:proofErr w:type="spellStart"/>
      <w:r w:rsidR="001F2605">
        <w:t>dikdik</w:t>
      </w:r>
      <w:r>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proofErr w:type="spellStart"/>
      <w:r w:rsidR="001F2605">
        <w:t>dikdik</w:t>
      </w:r>
      <w:r>
        <w:t>s</w:t>
      </w:r>
      <w:proofErr w:type="spellEnd"/>
      <w:r>
        <w:t>, when ambient temperatures were high. Our observations showed the opposite pattern (Table 4); hence, a key prediction of the chase speed scenario was not upheld by our analyses.</w:t>
      </w:r>
    </w:p>
    <w:p w14:paraId="034D4458" w14:textId="77777777" w:rsidR="00EC0DAE" w:rsidRDefault="00EC0DAE" w:rsidP="007C2A70">
      <w:r>
        <w:tab/>
        <w:t xml:space="preserve">Demographic evidence provides further support for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4A17CDB6" w:rsidR="00EC0DAE" w:rsidRDefault="00EC0DAE" w:rsidP="007C2A70">
      <w:r>
        <w:tab/>
        <w:t xml:space="preserve">Our findings suggest two potential impacts of climate change through its effect on predation by wild dogs. First, we have shown previously that wild dogs suppressed </w:t>
      </w:r>
      <w:proofErr w:type="spellStart"/>
      <w:r w:rsidR="001F2605">
        <w:t>dikdik</w:t>
      </w:r>
      <w:proofErr w:type="spellEnd"/>
      <w:r>
        <w:t xml:space="preserve"> </w:t>
      </w:r>
      <w:r>
        <w:lastRenderedPageBreak/>
        <w:t xml:space="preserve">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t>dikdik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proofErr w:type="spellStart"/>
      <w:r w:rsidR="001F2605">
        <w:t>dikdik</w:t>
      </w:r>
      <w:r>
        <w:t>s</w:t>
      </w:r>
      <w:proofErr w:type="spellEnd"/>
      <w:r>
        <w:t>, which might generate wider impacts on community structure.</w:t>
      </w:r>
    </w:p>
    <w:p w14:paraId="273FF2BF" w14:textId="2517DA1A"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1F2605">
        <w:t>dikdik</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1F2605">
        <w:t>dikdik</w:t>
      </w:r>
      <w:proofErr w:type="spellEnd"/>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1F2605">
        <w:t>dikdik</w:t>
      </w:r>
      <w:r>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77777777"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buffer wild dog populations against the effects of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04444D8" w:rsidR="00EC0DAE" w:rsidRDefault="00EC0DAE" w:rsidP="007C2A70">
      <w:r>
        <w:tab/>
        <w:t xml:space="preserve">More generally, we have shown that ambient temperature can influence patterns of predation, even when both predator and prey are tropical endotherms. This finding contrasts with the assumptions of several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 xml:space="preserve">, including the </w:t>
      </w:r>
      <w:proofErr w:type="spellStart"/>
      <w:r>
        <w:t>Madingley</w:t>
      </w:r>
      <w:proofErr w:type="spellEnd"/>
      <w:r>
        <w:t xml:space="preserve"> Model </w: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 </w:instrTex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DATA </w:instrText>
      </w:r>
      <w:r>
        <w:fldChar w:fldCharType="end"/>
      </w:r>
      <w:r>
        <w:fldChar w:fldCharType="separate"/>
      </w:r>
      <w:r>
        <w:rPr>
          <w:noProof/>
        </w:rPr>
        <w:t>(Harfoot</w:t>
      </w:r>
      <w:r w:rsidRPr="00532014">
        <w:rPr>
          <w:i/>
          <w:noProof/>
        </w:rPr>
        <w:t xml:space="preserve"> et al.</w:t>
      </w:r>
      <w:r>
        <w:rPr>
          <w:noProof/>
        </w:rPr>
        <w:t xml:space="preserve"> 2014)</w:t>
      </w:r>
      <w:r>
        <w:fldChar w:fldCharType="end"/>
      </w:r>
      <w:r>
        <w:t xml:space="preserve">, and suggests that such models may not accurately represent the responses of ecological communities in which endotherms play important roles. </w:t>
      </w:r>
      <w:r>
        <w:lastRenderedPageBreak/>
        <w:t xml:space="preserve">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proofErr w:type="spellStart"/>
      <w:r w:rsidR="001F2605">
        <w:t>dikdik</w:t>
      </w:r>
      <w:r>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77777777"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commentRangeStart w:id="1"/>
      <w:r w:rsidRPr="00011066">
        <w:rPr>
          <w:highlight w:val="yellow"/>
        </w:rPr>
        <w:t>XXXXX</w:t>
      </w:r>
      <w:commentRangeEnd w:id="1"/>
      <w:r>
        <w:rPr>
          <w:rStyle w:val="CommentReference"/>
        </w:rPr>
        <w:commentReference w:id="1"/>
      </w:r>
      <w:r w:rsidRPr="007C2A70">
        <w:t xml:space="preserve">) for research permission. We also thank funders and research assistants too numerous to list individually. </w:t>
      </w:r>
      <w:r>
        <w:t xml:space="preserve">Animal handling was approved by the Ethics Committee of the Zoological Society of London and the </w:t>
      </w:r>
      <w:commentRangeStart w:id="2"/>
      <w:r>
        <w:t>Animal Care Committee of the University of British Columbia</w:t>
      </w:r>
      <w:commentRangeEnd w:id="2"/>
      <w:r>
        <w:rPr>
          <w:rStyle w:val="CommentReference"/>
        </w:rPr>
        <w:commentReference w:id="2"/>
      </w:r>
      <w:r>
        <w:t>.</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0"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w:t>
      </w:r>
      <w:proofErr w:type="gramStart"/>
      <w:r w:rsidRPr="001A46EE">
        <w:rPr>
          <w:rFonts w:ascii="Cambria" w:hAnsi="Cambria"/>
          <w:noProof/>
          <w:sz w:val="23"/>
          <w:szCs w:val="23"/>
        </w:rPr>
        <w:t xml:space="preserve">Project, </w:t>
      </w:r>
      <w:hyperlink r:id="rId13" w:history="1">
        <w:r w:rsidRPr="001A46EE">
          <w:rPr>
            <w:rStyle w:val="Hyperlink"/>
            <w:rFonts w:ascii="Cambria" w:hAnsi="Cambria"/>
            <w:noProof/>
            <w:sz w:val="23"/>
            <w:szCs w:val="23"/>
          </w:rPr>
          <w:t>http://qgis.osgeo.org</w:t>
        </w:r>
      </w:hyperlink>
      <w:r w:rsidRPr="001A46EE">
        <w:rPr>
          <w:rFonts w:ascii="Cambria" w:hAnsi="Cambria"/>
          <w:noProof/>
          <w:sz w:val="23"/>
          <w:szCs w:val="23"/>
        </w:rPr>
        <w:t>.</w:t>
      </w:r>
      <w:proofErr w:type="gramEnd"/>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w:t>
      </w:r>
      <w:proofErr w:type="gramStart"/>
      <w:r w:rsidRPr="001A46EE">
        <w:rPr>
          <w:rFonts w:ascii="Cambria" w:hAnsi="Cambria"/>
          <w:noProof/>
          <w:sz w:val="23"/>
          <w:szCs w:val="23"/>
        </w:rPr>
        <w:t xml:space="preserve">R Foundation for Statistical Computing </w:t>
      </w:r>
      <w:hyperlink r:id="rId14"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roofErr w:type="gramEnd"/>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footerReference w:type="even" r:id="rId15"/>
          <w:footerReference w:type="default" r:id="rId16"/>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p w14:paraId="019083F9" w14:textId="555BE50F" w:rsidR="00B5250B" w:rsidRDefault="00B5250B">
      <w:pPr>
        <w:spacing w:line="240" w:lineRule="auto"/>
        <w:ind w:firstLine="0"/>
        <w:rPr>
          <w:rFonts w:ascii="Cambria" w:hAnsi="Cambria"/>
          <w:noProof/>
        </w:rPr>
      </w:pPr>
    </w:p>
    <w:tbl>
      <w:tblPr>
        <w:tblpPr w:leftFromText="180" w:rightFromText="180" w:vertAnchor="text" w:horzAnchor="page" w:tblpX="573" w:tblpY="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B5250B" w:rsidRPr="00FF5C01" w14:paraId="181A7D78" w14:textId="77777777" w:rsidTr="008F56A4">
        <w:trPr>
          <w:trHeight w:val="20"/>
        </w:trPr>
        <w:tc>
          <w:tcPr>
            <w:tcW w:w="14134" w:type="dxa"/>
            <w:gridSpan w:val="6"/>
            <w:tcBorders>
              <w:top w:val="single" w:sz="18" w:space="0" w:color="auto"/>
            </w:tcBorders>
            <w:tcMar>
              <w:top w:w="100" w:type="dxa"/>
              <w:left w:w="100" w:type="dxa"/>
              <w:bottom w:w="100" w:type="dxa"/>
              <w:right w:w="100" w:type="dxa"/>
            </w:tcMar>
          </w:tcPr>
          <w:p w14:paraId="51D94AE1" w14:textId="7A0A1511" w:rsidR="00B5250B" w:rsidRPr="00FF5C01" w:rsidRDefault="00B5250B" w:rsidP="00B5250B">
            <w:pPr>
              <w:pStyle w:val="NoSpacing"/>
              <w:rPr>
                <w:rFonts w:ascii="Cambria" w:hAnsi="Cambria"/>
                <w:b/>
                <w:bCs/>
                <w:sz w:val="24"/>
                <w:szCs w:val="24"/>
              </w:rPr>
            </w:pPr>
            <w:r>
              <w:rPr>
                <w:rFonts w:ascii="Cambria" w:hAnsi="Cambria"/>
                <w:b/>
                <w:bCs/>
                <w:sz w:val="24"/>
                <w:szCs w:val="24"/>
              </w:rPr>
              <w:t>Table 1: Scenarios and the related predicted changes at high ambient temperatures.</w:t>
            </w:r>
          </w:p>
        </w:tc>
      </w:tr>
      <w:tr w:rsidR="00B5250B" w:rsidRPr="00FF5C01" w14:paraId="16CCFFB3" w14:textId="77777777" w:rsidTr="00B5250B">
        <w:trPr>
          <w:trHeight w:val="20"/>
        </w:trPr>
        <w:tc>
          <w:tcPr>
            <w:tcW w:w="1518" w:type="dxa"/>
            <w:vMerge w:val="restart"/>
            <w:tcBorders>
              <w:top w:val="single" w:sz="18" w:space="0" w:color="auto"/>
            </w:tcBorders>
            <w:tcMar>
              <w:top w:w="100" w:type="dxa"/>
              <w:left w:w="100" w:type="dxa"/>
              <w:bottom w:w="100" w:type="dxa"/>
              <w:right w:w="100" w:type="dxa"/>
            </w:tcMar>
            <w:hideMark/>
          </w:tcPr>
          <w:p w14:paraId="2DBA8240"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6723A6E4"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5DC66A45"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1FE7B30F"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change in predation rate</w:t>
            </w:r>
          </w:p>
        </w:tc>
      </w:tr>
      <w:tr w:rsidR="00B5250B" w:rsidRPr="00FF5C01" w14:paraId="7917D3EC" w14:textId="77777777" w:rsidTr="00B5250B">
        <w:trPr>
          <w:trHeight w:val="20"/>
        </w:trPr>
        <w:tc>
          <w:tcPr>
            <w:tcW w:w="1518" w:type="dxa"/>
            <w:vMerge/>
            <w:tcBorders>
              <w:bottom w:val="single" w:sz="18" w:space="0" w:color="auto"/>
            </w:tcBorders>
            <w:hideMark/>
          </w:tcPr>
          <w:p w14:paraId="517A20D0" w14:textId="77777777" w:rsidR="00B5250B" w:rsidRPr="00FF5C01" w:rsidRDefault="00B5250B" w:rsidP="00B5250B">
            <w:pPr>
              <w:pStyle w:val="NoSpacing"/>
              <w:rPr>
                <w:rFonts w:ascii="Cambria" w:hAnsi="Cambria"/>
                <w:sz w:val="24"/>
                <w:szCs w:val="24"/>
              </w:rPr>
            </w:pPr>
          </w:p>
        </w:tc>
        <w:tc>
          <w:tcPr>
            <w:tcW w:w="2715" w:type="dxa"/>
            <w:vMerge/>
            <w:tcBorders>
              <w:bottom w:val="single" w:sz="18" w:space="0" w:color="auto"/>
            </w:tcBorders>
            <w:hideMark/>
          </w:tcPr>
          <w:p w14:paraId="55499A89" w14:textId="77777777" w:rsidR="00B5250B" w:rsidRPr="00FF5C01" w:rsidRDefault="00B5250B" w:rsidP="00B5250B">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03BA64D9"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20BB7B9A"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3818136" w14:textId="77777777" w:rsidR="00B5250B" w:rsidRPr="00FF5C01" w:rsidRDefault="00B5250B" w:rsidP="00B5250B">
            <w:pPr>
              <w:pStyle w:val="NoSpacing"/>
              <w:rPr>
                <w:rFonts w:ascii="Cambria" w:hAnsi="Cambria"/>
                <w:i/>
                <w:iCs/>
                <w:sz w:val="24"/>
                <w:szCs w:val="24"/>
              </w:rPr>
            </w:pPr>
            <w:proofErr w:type="spellStart"/>
            <w:r w:rsidRPr="00FF5C01">
              <w:rPr>
                <w:rFonts w:ascii="Cambria" w:hAnsi="Cambria"/>
                <w:i/>
                <w:iCs/>
                <w:sz w:val="24"/>
                <w:szCs w:val="24"/>
              </w:rPr>
              <w:t>dikdik</w:t>
            </w:r>
            <w:proofErr w:type="spellEnd"/>
            <w:r w:rsidRPr="00FF5C01">
              <w:rPr>
                <w:rFonts w:ascii="Cambria" w:hAnsi="Cambria"/>
                <w:i/>
                <w:iCs/>
                <w:sz w:val="24"/>
                <w:szCs w:val="24"/>
              </w:rPr>
              <w:t xml:space="preserve"> (5kg)</w:t>
            </w:r>
          </w:p>
        </w:tc>
        <w:tc>
          <w:tcPr>
            <w:tcW w:w="3361" w:type="dxa"/>
            <w:vMerge/>
            <w:tcBorders>
              <w:bottom w:val="single" w:sz="18" w:space="0" w:color="auto"/>
            </w:tcBorders>
            <w:tcMar>
              <w:top w:w="100" w:type="dxa"/>
              <w:left w:w="100" w:type="dxa"/>
              <w:bottom w:w="100" w:type="dxa"/>
              <w:right w:w="100" w:type="dxa"/>
            </w:tcMar>
            <w:hideMark/>
          </w:tcPr>
          <w:p w14:paraId="2A46CC49" w14:textId="77777777" w:rsidR="00B5250B" w:rsidRPr="00FF5C01" w:rsidRDefault="00B5250B" w:rsidP="00B5250B">
            <w:pPr>
              <w:pStyle w:val="NoSpacing"/>
              <w:rPr>
                <w:rFonts w:ascii="Cambria" w:hAnsi="Cambria"/>
                <w:sz w:val="24"/>
                <w:szCs w:val="24"/>
              </w:rPr>
            </w:pPr>
          </w:p>
        </w:tc>
      </w:tr>
      <w:tr w:rsidR="00B5250B" w:rsidRPr="00FF5C01" w14:paraId="774872D1" w14:textId="77777777" w:rsidTr="00B5250B">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222A08E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1A4960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21B898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less time spent hunting during daytime</w:t>
            </w:r>
          </w:p>
          <w:p w14:paraId="55776F09" w14:textId="77777777" w:rsidR="00B5250B" w:rsidRPr="00FF5C01" w:rsidRDefault="00B5250B" w:rsidP="00B5250B">
            <w:pPr>
              <w:pStyle w:val="NoSpacing"/>
              <w:rPr>
                <w:rFonts w:ascii="Cambria" w:hAnsi="Cambria"/>
                <w:sz w:val="20"/>
                <w:szCs w:val="20"/>
              </w:rPr>
            </w:pPr>
          </w:p>
          <w:p w14:paraId="61EB7D31" w14:textId="77777777" w:rsidR="00B5250B" w:rsidRPr="00FF5C01" w:rsidRDefault="00B5250B" w:rsidP="00B5250B">
            <w:pPr>
              <w:pStyle w:val="NoSpacing"/>
              <w:rPr>
                <w:rFonts w:ascii="Cambria" w:hAnsi="Cambria"/>
                <w:sz w:val="20"/>
                <w:szCs w:val="20"/>
              </w:rPr>
            </w:pPr>
          </w:p>
          <w:p w14:paraId="222EA13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71EC4BDE"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11277205" w14:textId="77777777" w:rsidR="00B5250B" w:rsidRPr="00FF5C01" w:rsidRDefault="00B5250B" w:rsidP="00B5250B">
            <w:pPr>
              <w:pStyle w:val="NoSpacing"/>
              <w:rPr>
                <w:rFonts w:ascii="Cambria" w:hAnsi="Cambria"/>
                <w:color w:val="808080" w:themeColor="background1" w:themeShade="80"/>
                <w:sz w:val="20"/>
                <w:szCs w:val="20"/>
              </w:rPr>
            </w:pPr>
          </w:p>
          <w:p w14:paraId="314DF2B9" w14:textId="77777777" w:rsidR="00B5250B" w:rsidRPr="00FF5C01" w:rsidRDefault="00B5250B" w:rsidP="00B5250B">
            <w:pPr>
              <w:pStyle w:val="NoSpacing"/>
              <w:rPr>
                <w:rFonts w:ascii="Cambria" w:hAnsi="Cambria"/>
                <w:color w:val="808080" w:themeColor="background1" w:themeShade="80"/>
                <w:sz w:val="20"/>
                <w:szCs w:val="20"/>
              </w:rPr>
            </w:pPr>
          </w:p>
          <w:p w14:paraId="166572EF" w14:textId="77777777" w:rsidR="00B5250B" w:rsidRPr="00FF5C01" w:rsidRDefault="00B5250B" w:rsidP="00B5250B">
            <w:pPr>
              <w:pStyle w:val="NoSpacing"/>
              <w:rPr>
                <w:rFonts w:ascii="Cambria" w:hAnsi="Cambria"/>
                <w:color w:val="808080" w:themeColor="background1" w:themeShade="80"/>
                <w:sz w:val="20"/>
                <w:szCs w:val="20"/>
              </w:rPr>
            </w:pPr>
          </w:p>
          <w:p w14:paraId="4CF6F87D" w14:textId="77777777" w:rsidR="00B5250B" w:rsidRPr="00FF5C01" w:rsidRDefault="00B5250B" w:rsidP="00B5250B">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39A7C00F"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37FC175" w14:textId="77777777" w:rsidR="00B5250B" w:rsidRPr="00FF5C01" w:rsidDel="007C5659" w:rsidRDefault="00B5250B" w:rsidP="00B5250B">
            <w:pPr>
              <w:pStyle w:val="NoSpacing"/>
              <w:rPr>
                <w:del w:id="3" w:author="Rosie Woodroffe" w:date="2019-08-10T12:07:00Z"/>
                <w:rFonts w:ascii="Cambria" w:hAnsi="Cambria"/>
                <w:color w:val="808080" w:themeColor="background1" w:themeShade="80"/>
                <w:sz w:val="20"/>
                <w:szCs w:val="20"/>
              </w:rPr>
            </w:pPr>
          </w:p>
          <w:p w14:paraId="072DA6AF" w14:textId="77777777" w:rsidR="00B5250B" w:rsidRPr="00FF5C01" w:rsidRDefault="00B5250B" w:rsidP="00B5250B">
            <w:pPr>
              <w:pStyle w:val="NoSpacing"/>
              <w:rPr>
                <w:rFonts w:ascii="Cambria" w:hAnsi="Cambria"/>
                <w:color w:val="808080" w:themeColor="background1" w:themeShade="80"/>
                <w:sz w:val="20"/>
                <w:szCs w:val="20"/>
              </w:rPr>
            </w:pPr>
          </w:p>
          <w:p w14:paraId="7D6040BE" w14:textId="77777777" w:rsidR="00B5250B" w:rsidRPr="00FF5C01" w:rsidRDefault="00B5250B" w:rsidP="00B5250B">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0A0A990"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w:t>
            </w:r>
            <w:proofErr w:type="spellEnd"/>
            <w:r w:rsidRPr="00FF5C01">
              <w:rPr>
                <w:rFonts w:ascii="Cambria" w:hAnsi="Cambria"/>
                <w:sz w:val="20"/>
                <w:szCs w:val="20"/>
              </w:rPr>
              <w:t>&gt;impala</w:t>
            </w:r>
          </w:p>
          <w:p w14:paraId="5E95F2C5"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s</w:t>
            </w:r>
            <w:proofErr w:type="spellEnd"/>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398F5A57" w14:textId="77777777" w:rsidR="00B5250B" w:rsidRPr="00FF5C01" w:rsidRDefault="00B5250B" w:rsidP="00B5250B">
            <w:pPr>
              <w:pStyle w:val="NoSpacing"/>
              <w:rPr>
                <w:rFonts w:ascii="Cambria" w:hAnsi="Cambria"/>
                <w:sz w:val="20"/>
                <w:szCs w:val="20"/>
              </w:rPr>
            </w:pPr>
          </w:p>
          <w:p w14:paraId="4B898F3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r>
      <w:tr w:rsidR="00B5250B" w:rsidRPr="00FF5C01" w14:paraId="444FBC95" w14:textId="77777777" w:rsidTr="00B5250B">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3169B875"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3FD635F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7E25B2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foraging at night</w:t>
            </w:r>
          </w:p>
          <w:p w14:paraId="61CF564F" w14:textId="77777777" w:rsidR="00B5250B" w:rsidRPr="00FF5C01" w:rsidRDefault="00B5250B" w:rsidP="00B5250B">
            <w:pPr>
              <w:pStyle w:val="NoSpacing"/>
              <w:rPr>
                <w:rFonts w:ascii="Cambria" w:hAnsi="Cambria"/>
                <w:sz w:val="20"/>
                <w:szCs w:val="20"/>
              </w:rPr>
            </w:pPr>
          </w:p>
          <w:p w14:paraId="6A2EF38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26428D24"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22D6FE6" w14:textId="77777777" w:rsidR="00B5250B" w:rsidRPr="00FF5C01" w:rsidRDefault="00B5250B" w:rsidP="00B5250B">
            <w:pPr>
              <w:pStyle w:val="NoSpacing"/>
              <w:rPr>
                <w:rFonts w:ascii="Cambria" w:hAnsi="Cambria"/>
                <w:color w:val="767171" w:themeColor="background2" w:themeShade="80"/>
                <w:sz w:val="20"/>
                <w:szCs w:val="20"/>
              </w:rPr>
            </w:pPr>
          </w:p>
          <w:p w14:paraId="042AB1E3"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74F6F115"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408BA57F" w14:textId="77777777" w:rsidR="00B5250B" w:rsidRPr="00FF5C01" w:rsidRDefault="00B5250B" w:rsidP="00B5250B">
            <w:pPr>
              <w:pStyle w:val="NoSpacing"/>
              <w:rPr>
                <w:rFonts w:ascii="Cambria" w:hAnsi="Cambria"/>
                <w:color w:val="767171" w:themeColor="background2" w:themeShade="80"/>
                <w:sz w:val="20"/>
                <w:szCs w:val="20"/>
              </w:rPr>
            </w:pPr>
          </w:p>
          <w:p w14:paraId="4858BE25"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0F837673"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4163C7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2BEB921E" w14:textId="77777777" w:rsidR="00B5250B" w:rsidRPr="00FF5C01" w:rsidRDefault="00B5250B" w:rsidP="00B5250B">
            <w:pPr>
              <w:pStyle w:val="NoSpacing"/>
              <w:rPr>
                <w:rFonts w:ascii="Cambria" w:hAnsi="Cambria"/>
                <w:sz w:val="20"/>
                <w:szCs w:val="20"/>
              </w:rPr>
            </w:pPr>
          </w:p>
          <w:p w14:paraId="07514239" w14:textId="77777777" w:rsidR="00B5250B" w:rsidRPr="00FF5C01" w:rsidRDefault="00B5250B" w:rsidP="00B5250B">
            <w:pPr>
              <w:pStyle w:val="NoSpacing"/>
              <w:rPr>
                <w:rFonts w:ascii="Cambria" w:hAnsi="Cambria"/>
                <w:b/>
                <w:sz w:val="20"/>
                <w:szCs w:val="20"/>
              </w:rPr>
            </w:pPr>
          </w:p>
          <w:p w14:paraId="53663675" w14:textId="77777777" w:rsidR="00B5250B" w:rsidRPr="00FF5C01" w:rsidRDefault="00B5250B" w:rsidP="00B5250B">
            <w:pPr>
              <w:pStyle w:val="NoSpacing"/>
              <w:rPr>
                <w:rFonts w:ascii="Cambria" w:hAnsi="Cambria"/>
                <w:b/>
                <w:sz w:val="20"/>
                <w:szCs w:val="20"/>
              </w:rPr>
            </w:pPr>
          </w:p>
          <w:p w14:paraId="134417B9" w14:textId="77777777" w:rsidR="00B5250B" w:rsidRPr="00FF5C01" w:rsidRDefault="00B5250B" w:rsidP="00B5250B">
            <w:pPr>
              <w:pStyle w:val="NoSpacing"/>
              <w:rPr>
                <w:rFonts w:ascii="Cambria" w:hAnsi="Cambria"/>
                <w:b/>
                <w:sz w:val="20"/>
                <w:szCs w:val="20"/>
              </w:rPr>
            </w:pPr>
          </w:p>
          <w:p w14:paraId="364ED94B" w14:textId="77777777" w:rsidR="00B5250B" w:rsidRPr="00FF5C01" w:rsidRDefault="00B5250B" w:rsidP="00B5250B">
            <w:pPr>
              <w:pStyle w:val="NoSpacing"/>
              <w:rPr>
                <w:rFonts w:ascii="Cambria" w:hAnsi="Cambria"/>
                <w:b/>
                <w:sz w:val="20"/>
                <w:szCs w:val="20"/>
              </w:rPr>
            </w:pPr>
          </w:p>
          <w:p w14:paraId="09F2D7D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58DE2437" w14:textId="77777777" w:rsidTr="00B5250B">
        <w:trPr>
          <w:trHeight w:val="763"/>
        </w:trPr>
        <w:tc>
          <w:tcPr>
            <w:tcW w:w="1518" w:type="dxa"/>
            <w:vMerge/>
            <w:tcBorders>
              <w:top w:val="nil"/>
              <w:bottom w:val="single" w:sz="4" w:space="0" w:color="auto"/>
            </w:tcBorders>
            <w:tcMar>
              <w:top w:w="100" w:type="dxa"/>
              <w:left w:w="100" w:type="dxa"/>
              <w:bottom w:w="100" w:type="dxa"/>
              <w:right w:w="100" w:type="dxa"/>
            </w:tcMar>
          </w:tcPr>
          <w:p w14:paraId="420279AB" w14:textId="77777777" w:rsidR="00B5250B" w:rsidRPr="00FF5C01" w:rsidRDefault="00B5250B" w:rsidP="00B5250B">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74027148" w14:textId="77777777" w:rsidR="00B5250B" w:rsidRPr="00FF5C01" w:rsidRDefault="00B5250B" w:rsidP="00B5250B">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1CC0C10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increased use of glades </w:t>
            </w:r>
          </w:p>
          <w:p w14:paraId="29BA1CB6" w14:textId="77777777" w:rsidR="00B5250B" w:rsidRPr="00FF5C01" w:rsidRDefault="00B5250B" w:rsidP="00B5250B">
            <w:pPr>
              <w:pStyle w:val="NoSpacing"/>
              <w:rPr>
                <w:rFonts w:ascii="Cambria" w:hAnsi="Cambria"/>
                <w:sz w:val="20"/>
                <w:szCs w:val="20"/>
              </w:rPr>
            </w:pPr>
          </w:p>
          <w:p w14:paraId="63EC2C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76765DDC"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5FBC10D" w14:textId="77777777" w:rsidR="00B5250B" w:rsidRPr="00FF5C01" w:rsidRDefault="00B5250B" w:rsidP="00B5250B">
            <w:pPr>
              <w:pStyle w:val="NoSpacing"/>
              <w:rPr>
                <w:rFonts w:ascii="Cambria" w:hAnsi="Cambria"/>
                <w:color w:val="808080" w:themeColor="background1" w:themeShade="80"/>
                <w:sz w:val="20"/>
                <w:szCs w:val="20"/>
              </w:rPr>
            </w:pPr>
          </w:p>
          <w:p w14:paraId="1629DA6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5EAD651B"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D0CB106" w14:textId="77777777" w:rsidR="00B5250B" w:rsidRPr="00FF5C01" w:rsidRDefault="00B5250B" w:rsidP="00B5250B">
            <w:pPr>
              <w:pStyle w:val="NoSpacing"/>
              <w:rPr>
                <w:rFonts w:ascii="Cambria" w:hAnsi="Cambria"/>
                <w:color w:val="808080" w:themeColor="background1" w:themeShade="80"/>
                <w:sz w:val="20"/>
                <w:szCs w:val="20"/>
              </w:rPr>
            </w:pPr>
          </w:p>
          <w:p w14:paraId="2AF0027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549AFCB9" w14:textId="77777777" w:rsidR="00B5250B" w:rsidRPr="00FF5C01" w:rsidRDefault="00B5250B" w:rsidP="00B5250B">
            <w:pPr>
              <w:pStyle w:val="NoSpacing"/>
              <w:rPr>
                <w:rFonts w:ascii="Cambria" w:hAnsi="Cambria"/>
                <w:sz w:val="20"/>
                <w:szCs w:val="20"/>
              </w:rPr>
            </w:pPr>
          </w:p>
        </w:tc>
      </w:tr>
      <w:tr w:rsidR="00B5250B" w:rsidRPr="00FF5C01" w14:paraId="11E0401A" w14:textId="77777777" w:rsidTr="00B5250B">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5D20381B"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381553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253AD4D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5D0387F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6B838BA8" w14:textId="77777777" w:rsidR="00B5250B" w:rsidRPr="00FF5C01" w:rsidRDefault="00B5250B" w:rsidP="00B5250B">
            <w:pPr>
              <w:pStyle w:val="NoSpacing"/>
              <w:rPr>
                <w:rFonts w:ascii="Cambria" w:hAnsi="Cambria"/>
                <w:sz w:val="20"/>
                <w:szCs w:val="20"/>
              </w:rPr>
            </w:pPr>
          </w:p>
          <w:p w14:paraId="30919B14" w14:textId="77777777" w:rsidR="00B5250B" w:rsidRPr="00FF5C01" w:rsidRDefault="00B5250B" w:rsidP="00B5250B">
            <w:pPr>
              <w:pStyle w:val="NoSpacing"/>
              <w:rPr>
                <w:rFonts w:ascii="Cambria" w:hAnsi="Cambria"/>
                <w:sz w:val="20"/>
                <w:szCs w:val="20"/>
              </w:rPr>
            </w:pPr>
          </w:p>
          <w:p w14:paraId="5CF7091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C245B06"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selection for dense habitat</w:t>
            </w:r>
          </w:p>
          <w:p w14:paraId="69C4BA56" w14:textId="77777777" w:rsidR="00B5250B" w:rsidRPr="00FF5C01" w:rsidRDefault="00B5250B" w:rsidP="00B5250B">
            <w:pPr>
              <w:pStyle w:val="NoSpacing"/>
              <w:rPr>
                <w:rFonts w:ascii="Cambria" w:hAnsi="Cambria"/>
                <w:sz w:val="20"/>
                <w:szCs w:val="20"/>
              </w:rPr>
            </w:pPr>
          </w:p>
          <w:p w14:paraId="3B2D682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 </w:t>
            </w:r>
          </w:p>
          <w:p w14:paraId="58029EF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7799B6BB"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5F0422EF" w14:textId="77777777" w:rsidR="00B5250B" w:rsidRPr="00FF5C01" w:rsidRDefault="00B5250B" w:rsidP="00B5250B">
            <w:pPr>
              <w:pStyle w:val="NoSpacing"/>
              <w:rPr>
                <w:rFonts w:ascii="Cambria" w:hAnsi="Cambria"/>
                <w:sz w:val="20"/>
                <w:szCs w:val="20"/>
              </w:rPr>
            </w:pPr>
          </w:p>
          <w:p w14:paraId="3CBD2688"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3F7C04FA"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13D7AEE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545EBE92" w14:textId="77777777" w:rsidR="00B5250B" w:rsidRPr="00FF5C01" w:rsidRDefault="00B5250B" w:rsidP="00B5250B">
            <w:pPr>
              <w:pStyle w:val="NoSpacing"/>
              <w:rPr>
                <w:rFonts w:ascii="Cambria" w:hAnsi="Cambria"/>
                <w:sz w:val="20"/>
                <w:szCs w:val="20"/>
              </w:rPr>
            </w:pPr>
          </w:p>
          <w:p w14:paraId="51C1C646"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104A1D37" w14:textId="77777777" w:rsidTr="00B5250B">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6307E2A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408F569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55F9DFF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6E119291"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330B957" w14:textId="77777777" w:rsidR="00B5250B" w:rsidRPr="00FF5C01" w:rsidRDefault="00B5250B" w:rsidP="00B5250B">
            <w:pPr>
              <w:pStyle w:val="NoSpacing"/>
              <w:rPr>
                <w:rFonts w:ascii="Cambria" w:hAnsi="Cambria"/>
                <w:color w:val="808080" w:themeColor="background1" w:themeShade="80"/>
                <w:sz w:val="20"/>
                <w:szCs w:val="20"/>
              </w:rPr>
            </w:pPr>
          </w:p>
          <w:p w14:paraId="6F431166" w14:textId="77777777" w:rsidR="00B5250B" w:rsidRPr="00FF5C01" w:rsidRDefault="00B5250B" w:rsidP="00B5250B">
            <w:pPr>
              <w:pStyle w:val="NoSpacing"/>
              <w:rPr>
                <w:rFonts w:ascii="Cambria" w:hAnsi="Cambria"/>
                <w:color w:val="808080" w:themeColor="background1" w:themeShade="80"/>
                <w:sz w:val="20"/>
                <w:szCs w:val="20"/>
              </w:rPr>
            </w:pPr>
          </w:p>
          <w:p w14:paraId="7AFF6B3D"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33C206A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58652D8" w14:textId="77777777" w:rsidR="00B5250B" w:rsidRPr="00FF5C01" w:rsidRDefault="00B5250B" w:rsidP="00B5250B">
            <w:pPr>
              <w:pStyle w:val="NoSpacing"/>
              <w:rPr>
                <w:rFonts w:ascii="Cambria" w:hAnsi="Cambria"/>
                <w:color w:val="808080" w:themeColor="background1" w:themeShade="80"/>
                <w:sz w:val="20"/>
                <w:szCs w:val="20"/>
              </w:rPr>
            </w:pPr>
          </w:p>
          <w:p w14:paraId="7D24ECF3" w14:textId="77777777" w:rsidR="00B5250B" w:rsidRPr="00FF5C01" w:rsidRDefault="00B5250B" w:rsidP="00B5250B">
            <w:pPr>
              <w:pStyle w:val="NoSpacing"/>
              <w:rPr>
                <w:rFonts w:ascii="Cambria" w:hAnsi="Cambria"/>
                <w:color w:val="808080" w:themeColor="background1" w:themeShade="80"/>
                <w:sz w:val="20"/>
                <w:szCs w:val="20"/>
              </w:rPr>
            </w:pPr>
          </w:p>
          <w:p w14:paraId="0CA3273B" w14:textId="77777777" w:rsidR="00B5250B" w:rsidRPr="00FF5C01" w:rsidRDefault="00B5250B" w:rsidP="00B5250B">
            <w:pPr>
              <w:pStyle w:val="NoSpacing"/>
              <w:rPr>
                <w:rFonts w:ascii="Cambria" w:hAnsi="Cambria"/>
                <w:color w:val="808080" w:themeColor="background1" w:themeShade="80"/>
                <w:sz w:val="20"/>
                <w:szCs w:val="20"/>
              </w:rPr>
            </w:pPr>
          </w:p>
          <w:p w14:paraId="6A24CD23"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20DE953A"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160F9FEC" w14:textId="77777777" w:rsidR="00B5250B" w:rsidRPr="00FF5C01" w:rsidRDefault="00B5250B" w:rsidP="00B5250B">
            <w:pPr>
              <w:pStyle w:val="NoSpacing"/>
              <w:rPr>
                <w:rFonts w:ascii="Cambria" w:hAnsi="Cambria"/>
                <w:color w:val="808080" w:themeColor="background1" w:themeShade="80"/>
                <w:sz w:val="20"/>
                <w:szCs w:val="20"/>
              </w:rPr>
            </w:pPr>
          </w:p>
          <w:p w14:paraId="7076F002" w14:textId="77777777" w:rsidR="00B5250B" w:rsidRPr="00FF5C01" w:rsidRDefault="00B5250B" w:rsidP="00B5250B">
            <w:pPr>
              <w:pStyle w:val="NoSpacing"/>
              <w:rPr>
                <w:rFonts w:ascii="Cambria" w:hAnsi="Cambria"/>
                <w:color w:val="808080" w:themeColor="background1" w:themeShade="80"/>
                <w:sz w:val="20"/>
                <w:szCs w:val="20"/>
              </w:rPr>
            </w:pPr>
          </w:p>
          <w:p w14:paraId="1DE25D50" w14:textId="77777777" w:rsidR="00B5250B" w:rsidRPr="00FF5C01" w:rsidRDefault="00B5250B" w:rsidP="00B5250B">
            <w:pPr>
              <w:pStyle w:val="NoSpacing"/>
              <w:rPr>
                <w:rFonts w:ascii="Cambria" w:hAnsi="Cambria"/>
                <w:color w:val="808080" w:themeColor="background1" w:themeShade="80"/>
                <w:sz w:val="20"/>
                <w:szCs w:val="20"/>
              </w:rPr>
            </w:pPr>
          </w:p>
          <w:p w14:paraId="10227EC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666AB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7BD7D092"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2169597E" w14:textId="77777777" w:rsidR="00B5250B" w:rsidRPr="00FF5C01" w:rsidRDefault="00B5250B" w:rsidP="00B5250B">
            <w:pPr>
              <w:pStyle w:val="NoSpacing"/>
              <w:rPr>
                <w:rFonts w:ascii="Cambria" w:hAnsi="Cambria"/>
                <w:sz w:val="20"/>
                <w:szCs w:val="20"/>
              </w:rPr>
            </w:pPr>
          </w:p>
          <w:p w14:paraId="619AF231"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358F0458" w14:textId="77777777" w:rsidTr="00B5250B">
        <w:trPr>
          <w:trHeight w:val="178"/>
        </w:trPr>
        <w:tc>
          <w:tcPr>
            <w:tcW w:w="14134" w:type="dxa"/>
            <w:gridSpan w:val="6"/>
            <w:tcBorders>
              <w:top w:val="single" w:sz="18" w:space="0" w:color="auto"/>
              <w:bottom w:val="nil"/>
            </w:tcBorders>
            <w:tcMar>
              <w:top w:w="100" w:type="dxa"/>
              <w:left w:w="100" w:type="dxa"/>
              <w:bottom w:w="100" w:type="dxa"/>
              <w:right w:w="100" w:type="dxa"/>
            </w:tcMar>
          </w:tcPr>
          <w:p w14:paraId="064F918A" w14:textId="77777777" w:rsidR="00B5250B" w:rsidRPr="00FF5C01" w:rsidRDefault="00B5250B" w:rsidP="00B5250B">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6928B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6928B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6928B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6928B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6928BA">
            <w:pPr>
              <w:pStyle w:val="NoSpacing"/>
              <w:rPr>
                <w:sz w:val="24"/>
                <w:szCs w:val="24"/>
              </w:rPr>
            </w:pPr>
            <w:r w:rsidRPr="005F0658">
              <w:rPr>
                <w:sz w:val="24"/>
                <w:szCs w:val="24"/>
              </w:rPr>
              <w:t>Lower</w:t>
            </w:r>
          </w:p>
          <w:p w14:paraId="5C924EA6" w14:textId="77777777" w:rsidR="006C3F2D" w:rsidRPr="005F0658" w:rsidRDefault="006C3F2D" w:rsidP="006928B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6928BA">
            <w:pPr>
              <w:pStyle w:val="NoSpacing"/>
              <w:rPr>
                <w:sz w:val="24"/>
                <w:szCs w:val="24"/>
              </w:rPr>
            </w:pPr>
            <w:r w:rsidRPr="005F0658">
              <w:rPr>
                <w:sz w:val="24"/>
                <w:szCs w:val="24"/>
              </w:rPr>
              <w:t>Upper</w:t>
            </w:r>
          </w:p>
          <w:p w14:paraId="76B2A348" w14:textId="77777777" w:rsidR="006C3F2D" w:rsidRPr="005F0658" w:rsidRDefault="006C3F2D" w:rsidP="006928B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6928BA">
            <w:pPr>
              <w:pStyle w:val="NoSpacing"/>
              <w:rPr>
                <w:sz w:val="24"/>
                <w:szCs w:val="24"/>
              </w:rPr>
            </w:pPr>
            <w:r w:rsidRPr="005F0658">
              <w:rPr>
                <w:sz w:val="24"/>
                <w:szCs w:val="24"/>
              </w:rPr>
              <w:t>Variable</w:t>
            </w:r>
          </w:p>
          <w:p w14:paraId="2B5143CF"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0437F1E4" w14:textId="77777777" w:rsidTr="006928B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6928B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6928B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6928B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6928B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6928B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6928BA">
            <w:pPr>
              <w:pStyle w:val="NoSpacing"/>
              <w:rPr>
                <w:sz w:val="24"/>
                <w:szCs w:val="24"/>
              </w:rPr>
            </w:pPr>
            <w:r w:rsidRPr="005F0658">
              <w:rPr>
                <w:sz w:val="24"/>
                <w:szCs w:val="24"/>
              </w:rPr>
              <w:t>— (4)</w:t>
            </w:r>
          </w:p>
        </w:tc>
      </w:tr>
      <w:tr w:rsidR="006C3F2D" w:rsidRPr="005F0658" w14:paraId="51A4D998" w14:textId="77777777" w:rsidTr="006928BA">
        <w:trPr>
          <w:gridAfter w:val="1"/>
          <w:wAfter w:w="118" w:type="dxa"/>
          <w:trHeight w:val="324"/>
        </w:trPr>
        <w:tc>
          <w:tcPr>
            <w:tcW w:w="1418" w:type="dxa"/>
            <w:vMerge/>
            <w:vAlign w:val="center"/>
            <w:hideMark/>
          </w:tcPr>
          <w:p w14:paraId="714766CE" w14:textId="77777777" w:rsidR="006C3F2D" w:rsidRPr="005F0658" w:rsidRDefault="006C3F2D" w:rsidP="006928BA">
            <w:pPr>
              <w:pStyle w:val="NoSpacing"/>
              <w:rPr>
                <w:sz w:val="24"/>
                <w:szCs w:val="24"/>
              </w:rPr>
            </w:pPr>
          </w:p>
        </w:tc>
        <w:tc>
          <w:tcPr>
            <w:tcW w:w="2693" w:type="dxa"/>
            <w:gridSpan w:val="3"/>
            <w:vAlign w:val="center"/>
            <w:hideMark/>
          </w:tcPr>
          <w:p w14:paraId="5B3FE8C4" w14:textId="77777777" w:rsidR="006C3F2D" w:rsidRPr="005F0658" w:rsidRDefault="006C3F2D" w:rsidP="006928B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6928B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6928B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6928B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6928BA">
            <w:pPr>
              <w:pStyle w:val="NoSpacing"/>
              <w:rPr>
                <w:sz w:val="24"/>
                <w:szCs w:val="24"/>
              </w:rPr>
            </w:pPr>
            <w:r w:rsidRPr="005F0658">
              <w:rPr>
                <w:sz w:val="24"/>
                <w:szCs w:val="24"/>
              </w:rPr>
              <w:t>1.00 (4)</w:t>
            </w:r>
          </w:p>
        </w:tc>
      </w:tr>
      <w:tr w:rsidR="006C3F2D" w:rsidRPr="005F0658" w14:paraId="0570AFBC" w14:textId="77777777" w:rsidTr="006928BA">
        <w:trPr>
          <w:gridAfter w:val="1"/>
          <w:wAfter w:w="118" w:type="dxa"/>
          <w:trHeight w:val="324"/>
        </w:trPr>
        <w:tc>
          <w:tcPr>
            <w:tcW w:w="1418" w:type="dxa"/>
            <w:vMerge/>
            <w:vAlign w:val="center"/>
            <w:hideMark/>
          </w:tcPr>
          <w:p w14:paraId="3C3C857E" w14:textId="77777777" w:rsidR="006C3F2D" w:rsidRPr="005F0658" w:rsidRDefault="006C3F2D" w:rsidP="006928BA">
            <w:pPr>
              <w:pStyle w:val="NoSpacing"/>
              <w:rPr>
                <w:sz w:val="24"/>
                <w:szCs w:val="24"/>
              </w:rPr>
            </w:pPr>
          </w:p>
        </w:tc>
        <w:tc>
          <w:tcPr>
            <w:tcW w:w="2693" w:type="dxa"/>
            <w:gridSpan w:val="3"/>
            <w:vAlign w:val="center"/>
          </w:tcPr>
          <w:p w14:paraId="78DA147A" w14:textId="77777777" w:rsidR="006C3F2D" w:rsidRPr="005F0658" w:rsidRDefault="006C3F2D" w:rsidP="006928B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6928B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6928B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6928B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6928BA">
            <w:pPr>
              <w:pStyle w:val="NoSpacing"/>
              <w:rPr>
                <w:sz w:val="24"/>
                <w:szCs w:val="24"/>
              </w:rPr>
            </w:pPr>
            <w:r w:rsidRPr="005F0658">
              <w:rPr>
                <w:sz w:val="24"/>
                <w:szCs w:val="24"/>
              </w:rPr>
              <w:t>0.88 (3)</w:t>
            </w:r>
          </w:p>
        </w:tc>
      </w:tr>
      <w:tr w:rsidR="006C3F2D" w:rsidRPr="005F0658" w14:paraId="23D32EE2" w14:textId="77777777" w:rsidTr="006928BA">
        <w:trPr>
          <w:gridAfter w:val="1"/>
          <w:wAfter w:w="118" w:type="dxa"/>
          <w:trHeight w:val="324"/>
        </w:trPr>
        <w:tc>
          <w:tcPr>
            <w:tcW w:w="1418" w:type="dxa"/>
            <w:vMerge/>
            <w:vAlign w:val="center"/>
          </w:tcPr>
          <w:p w14:paraId="4F127B2A" w14:textId="77777777" w:rsidR="006C3F2D" w:rsidRPr="005F0658" w:rsidRDefault="006C3F2D" w:rsidP="006928BA">
            <w:pPr>
              <w:pStyle w:val="NoSpacing"/>
              <w:rPr>
                <w:sz w:val="24"/>
                <w:szCs w:val="24"/>
              </w:rPr>
            </w:pPr>
          </w:p>
        </w:tc>
        <w:tc>
          <w:tcPr>
            <w:tcW w:w="2693" w:type="dxa"/>
            <w:gridSpan w:val="3"/>
            <w:vAlign w:val="center"/>
          </w:tcPr>
          <w:p w14:paraId="130BD91F" w14:textId="77777777" w:rsidR="006C3F2D" w:rsidRPr="005F0658" w:rsidRDefault="006C3F2D" w:rsidP="006928B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6928B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6928B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6928B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6928BA">
            <w:pPr>
              <w:pStyle w:val="NoSpacing"/>
              <w:rPr>
                <w:sz w:val="24"/>
                <w:szCs w:val="24"/>
              </w:rPr>
            </w:pPr>
            <w:r w:rsidRPr="005F0658">
              <w:rPr>
                <w:sz w:val="24"/>
                <w:szCs w:val="24"/>
              </w:rPr>
              <w:t>0.68 (2)</w:t>
            </w:r>
          </w:p>
        </w:tc>
      </w:tr>
      <w:tr w:rsidR="006C3F2D" w:rsidRPr="005F0658" w14:paraId="6394010E" w14:textId="77777777" w:rsidTr="006928BA">
        <w:trPr>
          <w:gridAfter w:val="1"/>
          <w:wAfter w:w="118" w:type="dxa"/>
          <w:trHeight w:val="324"/>
        </w:trPr>
        <w:tc>
          <w:tcPr>
            <w:tcW w:w="1418" w:type="dxa"/>
            <w:vMerge/>
            <w:vAlign w:val="center"/>
          </w:tcPr>
          <w:p w14:paraId="77BA5908" w14:textId="77777777" w:rsidR="006C3F2D" w:rsidRPr="005F0658" w:rsidRDefault="006C3F2D" w:rsidP="006928BA">
            <w:pPr>
              <w:pStyle w:val="NoSpacing"/>
              <w:rPr>
                <w:sz w:val="24"/>
                <w:szCs w:val="24"/>
              </w:rPr>
            </w:pPr>
          </w:p>
        </w:tc>
        <w:tc>
          <w:tcPr>
            <w:tcW w:w="2693" w:type="dxa"/>
            <w:gridSpan w:val="3"/>
            <w:vAlign w:val="center"/>
          </w:tcPr>
          <w:p w14:paraId="42F68C4E" w14:textId="77777777" w:rsidR="006C3F2D" w:rsidRPr="005F0658" w:rsidRDefault="006C3F2D" w:rsidP="006928B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6928B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6928B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6928B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6928BA">
            <w:pPr>
              <w:pStyle w:val="NoSpacing"/>
              <w:rPr>
                <w:sz w:val="24"/>
                <w:szCs w:val="24"/>
              </w:rPr>
            </w:pPr>
            <w:r w:rsidRPr="005F0658">
              <w:rPr>
                <w:sz w:val="24"/>
                <w:szCs w:val="24"/>
              </w:rPr>
              <w:t>0.60 (1)</w:t>
            </w:r>
          </w:p>
        </w:tc>
      </w:tr>
      <w:tr w:rsidR="006C3F2D" w:rsidRPr="005F0658" w14:paraId="1F0BC483" w14:textId="77777777" w:rsidTr="006928BA">
        <w:trPr>
          <w:gridAfter w:val="1"/>
          <w:wAfter w:w="118" w:type="dxa"/>
          <w:trHeight w:val="324"/>
        </w:trPr>
        <w:tc>
          <w:tcPr>
            <w:tcW w:w="1418" w:type="dxa"/>
            <w:vMerge/>
            <w:vAlign w:val="center"/>
          </w:tcPr>
          <w:p w14:paraId="3FF95E89" w14:textId="77777777" w:rsidR="006C3F2D" w:rsidRPr="005F0658" w:rsidRDefault="006C3F2D" w:rsidP="006928BA">
            <w:pPr>
              <w:pStyle w:val="NoSpacing"/>
              <w:rPr>
                <w:sz w:val="24"/>
                <w:szCs w:val="24"/>
              </w:rPr>
            </w:pPr>
          </w:p>
        </w:tc>
        <w:tc>
          <w:tcPr>
            <w:tcW w:w="2693" w:type="dxa"/>
            <w:gridSpan w:val="3"/>
            <w:vAlign w:val="center"/>
          </w:tcPr>
          <w:p w14:paraId="5CAC8F8D" w14:textId="77777777" w:rsidR="006C3F2D" w:rsidRPr="005F0658" w:rsidRDefault="006C3F2D" w:rsidP="006928BA">
            <w:pPr>
              <w:pStyle w:val="NoSpacing"/>
              <w:rPr>
                <w:sz w:val="24"/>
                <w:szCs w:val="24"/>
              </w:rPr>
            </w:pPr>
            <w:proofErr w:type="spellStart"/>
            <w:r w:rsidRPr="005F0658">
              <w:rPr>
                <w:sz w:val="24"/>
                <w:szCs w:val="24"/>
              </w:rPr>
              <w:t>Rainfall:Temperature</w:t>
            </w:r>
            <w:proofErr w:type="spellEnd"/>
          </w:p>
        </w:tc>
        <w:tc>
          <w:tcPr>
            <w:tcW w:w="1046" w:type="dxa"/>
            <w:vAlign w:val="center"/>
          </w:tcPr>
          <w:p w14:paraId="630BEFA2" w14:textId="77777777" w:rsidR="006C3F2D" w:rsidRPr="005F0658" w:rsidRDefault="006C3F2D" w:rsidP="006928B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6928B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6928B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6928BA">
            <w:pPr>
              <w:pStyle w:val="NoSpacing"/>
              <w:rPr>
                <w:sz w:val="24"/>
                <w:szCs w:val="24"/>
              </w:rPr>
            </w:pPr>
            <w:r w:rsidRPr="005F0658">
              <w:rPr>
                <w:sz w:val="24"/>
                <w:szCs w:val="24"/>
              </w:rPr>
              <w:t>0.60 (1)</w:t>
            </w:r>
          </w:p>
        </w:tc>
      </w:tr>
      <w:tr w:rsidR="006C3F2D" w:rsidRPr="005F0658" w14:paraId="794E3731" w14:textId="77777777" w:rsidTr="006928B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6928BA">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68AAD41A" w14:textId="77777777" w:rsidR="006C3F2D" w:rsidRPr="005F0658" w:rsidRDefault="006C3F2D" w:rsidP="006928B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6928B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6928B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6928BA">
            <w:pPr>
              <w:pStyle w:val="NoSpacing"/>
              <w:rPr>
                <w:sz w:val="24"/>
                <w:szCs w:val="24"/>
              </w:rPr>
            </w:pPr>
            <w:r w:rsidRPr="005F0658">
              <w:rPr>
                <w:sz w:val="24"/>
                <w:szCs w:val="24"/>
              </w:rPr>
              <w:t>0.58 (1)</w:t>
            </w:r>
          </w:p>
        </w:tc>
      </w:tr>
      <w:tr w:rsidR="006C3F2D" w:rsidRPr="005F0658" w14:paraId="346137EE" w14:textId="77777777" w:rsidTr="006928B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6928B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6928B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6928B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6928B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6928B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6928BA">
            <w:pPr>
              <w:pStyle w:val="NoSpacing"/>
              <w:rPr>
                <w:b/>
                <w:sz w:val="24"/>
                <w:szCs w:val="24"/>
              </w:rPr>
            </w:pPr>
            <w:r w:rsidRPr="005F0658">
              <w:rPr>
                <w:sz w:val="24"/>
                <w:szCs w:val="24"/>
              </w:rPr>
              <w:t>— (2)</w:t>
            </w:r>
          </w:p>
        </w:tc>
      </w:tr>
      <w:tr w:rsidR="006C3F2D" w:rsidRPr="005F0658" w14:paraId="21654A87" w14:textId="77777777" w:rsidTr="006928BA">
        <w:trPr>
          <w:gridAfter w:val="1"/>
          <w:wAfter w:w="118" w:type="dxa"/>
          <w:trHeight w:val="324"/>
        </w:trPr>
        <w:tc>
          <w:tcPr>
            <w:tcW w:w="1418" w:type="dxa"/>
            <w:vMerge/>
            <w:tcBorders>
              <w:top w:val="nil"/>
            </w:tcBorders>
            <w:vAlign w:val="center"/>
          </w:tcPr>
          <w:p w14:paraId="10AB6215" w14:textId="77777777" w:rsidR="006C3F2D" w:rsidRPr="005F0658" w:rsidRDefault="006C3F2D" w:rsidP="006928B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6928B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6928B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6928B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6928B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6928BA">
            <w:pPr>
              <w:pStyle w:val="NoSpacing"/>
              <w:rPr>
                <w:sz w:val="24"/>
                <w:szCs w:val="24"/>
              </w:rPr>
            </w:pPr>
            <w:r w:rsidRPr="005F0658">
              <w:rPr>
                <w:sz w:val="24"/>
                <w:szCs w:val="24"/>
              </w:rPr>
              <w:t>1.00 (2)</w:t>
            </w:r>
          </w:p>
        </w:tc>
      </w:tr>
      <w:tr w:rsidR="006C3F2D" w:rsidRPr="005F0658" w14:paraId="76FCF9A8" w14:textId="77777777" w:rsidTr="006928BA">
        <w:trPr>
          <w:gridAfter w:val="1"/>
          <w:wAfter w:w="118" w:type="dxa"/>
          <w:trHeight w:val="324"/>
        </w:trPr>
        <w:tc>
          <w:tcPr>
            <w:tcW w:w="1418" w:type="dxa"/>
            <w:vMerge/>
            <w:vAlign w:val="center"/>
          </w:tcPr>
          <w:p w14:paraId="45E8F1B6" w14:textId="77777777" w:rsidR="006C3F2D" w:rsidRPr="005F0658" w:rsidRDefault="006C3F2D" w:rsidP="006928BA">
            <w:pPr>
              <w:pStyle w:val="NoSpacing"/>
              <w:rPr>
                <w:sz w:val="24"/>
                <w:szCs w:val="24"/>
              </w:rPr>
            </w:pPr>
          </w:p>
        </w:tc>
        <w:tc>
          <w:tcPr>
            <w:tcW w:w="2693" w:type="dxa"/>
            <w:gridSpan w:val="3"/>
            <w:vAlign w:val="center"/>
          </w:tcPr>
          <w:p w14:paraId="148DB6B3" w14:textId="77777777" w:rsidR="006C3F2D" w:rsidRPr="005F0658" w:rsidRDefault="006C3F2D" w:rsidP="006928B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6928B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6928B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6928B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6928BA">
            <w:pPr>
              <w:pStyle w:val="NoSpacing"/>
              <w:rPr>
                <w:sz w:val="24"/>
                <w:szCs w:val="24"/>
              </w:rPr>
            </w:pPr>
            <w:r w:rsidRPr="005F0658">
              <w:rPr>
                <w:sz w:val="24"/>
                <w:szCs w:val="24"/>
              </w:rPr>
              <w:t>1.00 (2)</w:t>
            </w:r>
          </w:p>
        </w:tc>
      </w:tr>
      <w:tr w:rsidR="006C3F2D" w:rsidRPr="005F0658" w14:paraId="6003BDF1" w14:textId="77777777" w:rsidTr="006928BA">
        <w:trPr>
          <w:gridAfter w:val="1"/>
          <w:wAfter w:w="118" w:type="dxa"/>
          <w:trHeight w:val="324"/>
        </w:trPr>
        <w:tc>
          <w:tcPr>
            <w:tcW w:w="1418" w:type="dxa"/>
            <w:vMerge/>
            <w:vAlign w:val="center"/>
          </w:tcPr>
          <w:p w14:paraId="62029040" w14:textId="77777777" w:rsidR="006C3F2D" w:rsidRPr="005F0658" w:rsidRDefault="006C3F2D" w:rsidP="006928BA">
            <w:pPr>
              <w:pStyle w:val="NoSpacing"/>
              <w:rPr>
                <w:sz w:val="24"/>
                <w:szCs w:val="24"/>
              </w:rPr>
            </w:pPr>
          </w:p>
        </w:tc>
        <w:tc>
          <w:tcPr>
            <w:tcW w:w="2693" w:type="dxa"/>
            <w:gridSpan w:val="3"/>
            <w:vAlign w:val="center"/>
          </w:tcPr>
          <w:p w14:paraId="1764C896" w14:textId="77777777" w:rsidR="006C3F2D" w:rsidRPr="005F0658" w:rsidRDefault="006C3F2D" w:rsidP="006928B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6928B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6928B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6928B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33F37744" w14:textId="77777777" w:rsidTr="006928BA">
        <w:trPr>
          <w:gridAfter w:val="1"/>
          <w:wAfter w:w="118" w:type="dxa"/>
          <w:trHeight w:val="324"/>
        </w:trPr>
        <w:tc>
          <w:tcPr>
            <w:tcW w:w="1418" w:type="dxa"/>
            <w:vMerge/>
            <w:vAlign w:val="center"/>
          </w:tcPr>
          <w:p w14:paraId="0A9AA2F1" w14:textId="77777777" w:rsidR="006C3F2D" w:rsidRPr="005F0658" w:rsidRDefault="006C3F2D" w:rsidP="006928BA">
            <w:pPr>
              <w:pStyle w:val="NoSpacing"/>
              <w:rPr>
                <w:sz w:val="24"/>
                <w:szCs w:val="24"/>
              </w:rPr>
            </w:pPr>
          </w:p>
        </w:tc>
        <w:tc>
          <w:tcPr>
            <w:tcW w:w="2693" w:type="dxa"/>
            <w:gridSpan w:val="3"/>
            <w:vAlign w:val="center"/>
          </w:tcPr>
          <w:p w14:paraId="6969A99A" w14:textId="77777777" w:rsidR="006C3F2D" w:rsidRPr="005F0658" w:rsidRDefault="006C3F2D" w:rsidP="006928B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6928B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6928B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6928B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7EAAC7F8" w14:textId="77777777" w:rsidTr="006928BA">
        <w:trPr>
          <w:gridAfter w:val="1"/>
          <w:wAfter w:w="118" w:type="dxa"/>
          <w:trHeight w:val="324"/>
        </w:trPr>
        <w:tc>
          <w:tcPr>
            <w:tcW w:w="1418" w:type="dxa"/>
            <w:vMerge/>
            <w:vAlign w:val="center"/>
          </w:tcPr>
          <w:p w14:paraId="1E3328FF" w14:textId="77777777" w:rsidR="006C3F2D" w:rsidRPr="005F0658" w:rsidRDefault="006C3F2D" w:rsidP="006928BA">
            <w:pPr>
              <w:pStyle w:val="NoSpacing"/>
              <w:rPr>
                <w:sz w:val="24"/>
                <w:szCs w:val="24"/>
              </w:rPr>
            </w:pPr>
          </w:p>
        </w:tc>
        <w:tc>
          <w:tcPr>
            <w:tcW w:w="2693" w:type="dxa"/>
            <w:gridSpan w:val="3"/>
            <w:vAlign w:val="center"/>
          </w:tcPr>
          <w:p w14:paraId="2BB88871" w14:textId="77777777" w:rsidR="006C3F2D" w:rsidRPr="005F0658" w:rsidRDefault="006C3F2D" w:rsidP="006928B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6928B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6928B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6928B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264B9237" w14:textId="77777777" w:rsidTr="006928BA">
        <w:trPr>
          <w:gridAfter w:val="1"/>
          <w:wAfter w:w="118" w:type="dxa"/>
          <w:trHeight w:val="324"/>
        </w:trPr>
        <w:tc>
          <w:tcPr>
            <w:tcW w:w="1418" w:type="dxa"/>
            <w:vMerge/>
            <w:vAlign w:val="center"/>
          </w:tcPr>
          <w:p w14:paraId="78C66B1A" w14:textId="77777777" w:rsidR="006C3F2D" w:rsidRPr="005F0658" w:rsidRDefault="006C3F2D" w:rsidP="006928BA">
            <w:pPr>
              <w:pStyle w:val="NoSpacing"/>
              <w:rPr>
                <w:sz w:val="24"/>
                <w:szCs w:val="24"/>
              </w:rPr>
            </w:pPr>
          </w:p>
        </w:tc>
        <w:tc>
          <w:tcPr>
            <w:tcW w:w="2693" w:type="dxa"/>
            <w:gridSpan w:val="3"/>
            <w:vAlign w:val="center"/>
          </w:tcPr>
          <w:p w14:paraId="6F07C7F1" w14:textId="77777777" w:rsidR="006C3F2D" w:rsidRPr="005F0658" w:rsidRDefault="006C3F2D" w:rsidP="006928BA">
            <w:pPr>
              <w:pStyle w:val="NoSpacing"/>
              <w:rPr>
                <w:b/>
                <w:sz w:val="24"/>
                <w:szCs w:val="24"/>
              </w:rPr>
            </w:pPr>
            <w:proofErr w:type="spellStart"/>
            <w:r w:rsidRPr="005F0658">
              <w:rPr>
                <w:sz w:val="24"/>
                <w:szCs w:val="24"/>
              </w:rPr>
              <w:t>Rainfall:Temperature</w:t>
            </w:r>
            <w:proofErr w:type="spellEnd"/>
          </w:p>
        </w:tc>
        <w:tc>
          <w:tcPr>
            <w:tcW w:w="1046" w:type="dxa"/>
            <w:vAlign w:val="center"/>
          </w:tcPr>
          <w:p w14:paraId="188E605D" w14:textId="77777777" w:rsidR="006C3F2D" w:rsidRPr="005F0658" w:rsidRDefault="006C3F2D" w:rsidP="006928B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6928B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6928B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3FE74CBE" w14:textId="77777777" w:rsidTr="006928B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6928BA">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2F3E2719" w14:textId="77777777" w:rsidR="006C3F2D" w:rsidRPr="005F0658" w:rsidRDefault="006C3F2D" w:rsidP="006928B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6928B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6928B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6928BA">
            <w:pPr>
              <w:pStyle w:val="NoSpacing"/>
              <w:rPr>
                <w:b/>
                <w:sz w:val="24"/>
                <w:szCs w:val="24"/>
              </w:rPr>
            </w:pPr>
            <w:r w:rsidRPr="005F0658">
              <w:rPr>
                <w:sz w:val="24"/>
                <w:szCs w:val="24"/>
              </w:rPr>
              <w:t>0.15 (1)</w:t>
            </w:r>
          </w:p>
        </w:tc>
      </w:tr>
      <w:tr w:rsidR="006C3F2D" w:rsidRPr="005F0658" w14:paraId="0A0788C5" w14:textId="77777777" w:rsidTr="006928B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6928B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6928B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6928B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6928B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6928B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6928BA">
            <w:pPr>
              <w:pStyle w:val="NoSpacing"/>
              <w:rPr>
                <w:sz w:val="24"/>
                <w:szCs w:val="24"/>
              </w:rPr>
            </w:pPr>
            <w:r w:rsidRPr="005F0658">
              <w:rPr>
                <w:sz w:val="24"/>
                <w:szCs w:val="24"/>
              </w:rPr>
              <w:t>— (2)</w:t>
            </w:r>
          </w:p>
        </w:tc>
      </w:tr>
      <w:tr w:rsidR="006C3F2D" w:rsidRPr="005F0658" w14:paraId="2DB71635" w14:textId="77777777" w:rsidTr="006928BA">
        <w:trPr>
          <w:trHeight w:val="324"/>
        </w:trPr>
        <w:tc>
          <w:tcPr>
            <w:tcW w:w="1418" w:type="dxa"/>
            <w:vMerge/>
            <w:tcBorders>
              <w:top w:val="nil"/>
              <w:bottom w:val="nil"/>
            </w:tcBorders>
            <w:vAlign w:val="center"/>
          </w:tcPr>
          <w:p w14:paraId="5E16A2FD" w14:textId="77777777" w:rsidR="006C3F2D" w:rsidRPr="005F0658" w:rsidRDefault="006C3F2D" w:rsidP="006928B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6928B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6928B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6928B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6928B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6928BA">
            <w:pPr>
              <w:pStyle w:val="NoSpacing"/>
              <w:rPr>
                <w:sz w:val="24"/>
                <w:szCs w:val="24"/>
              </w:rPr>
            </w:pPr>
            <w:r w:rsidRPr="005F0658">
              <w:rPr>
                <w:sz w:val="24"/>
                <w:szCs w:val="24"/>
              </w:rPr>
              <w:t>1.00 (2)</w:t>
            </w:r>
          </w:p>
        </w:tc>
      </w:tr>
      <w:tr w:rsidR="006C3F2D" w:rsidRPr="005F0658" w14:paraId="45C566A7" w14:textId="77777777" w:rsidTr="006928BA">
        <w:trPr>
          <w:trHeight w:val="324"/>
        </w:trPr>
        <w:tc>
          <w:tcPr>
            <w:tcW w:w="1418" w:type="dxa"/>
            <w:vMerge/>
            <w:tcBorders>
              <w:top w:val="nil"/>
              <w:bottom w:val="nil"/>
            </w:tcBorders>
            <w:vAlign w:val="center"/>
            <w:hideMark/>
          </w:tcPr>
          <w:p w14:paraId="63DBC233" w14:textId="77777777" w:rsidR="006C3F2D" w:rsidRPr="005F0658" w:rsidRDefault="006C3F2D" w:rsidP="006928B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6928B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6928B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6928B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6928B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6928BA">
            <w:pPr>
              <w:pStyle w:val="NoSpacing"/>
              <w:rPr>
                <w:sz w:val="24"/>
                <w:szCs w:val="24"/>
              </w:rPr>
            </w:pPr>
            <w:r w:rsidRPr="005F0658">
              <w:rPr>
                <w:sz w:val="24"/>
                <w:szCs w:val="24"/>
              </w:rPr>
              <w:t>1.00 (2)</w:t>
            </w:r>
          </w:p>
        </w:tc>
      </w:tr>
      <w:tr w:rsidR="006C3F2D" w:rsidRPr="005F0658" w14:paraId="14CF31C3" w14:textId="77777777" w:rsidTr="006928BA">
        <w:trPr>
          <w:trHeight w:val="324"/>
        </w:trPr>
        <w:tc>
          <w:tcPr>
            <w:tcW w:w="1418" w:type="dxa"/>
            <w:vMerge/>
            <w:tcBorders>
              <w:top w:val="nil"/>
              <w:bottom w:val="single" w:sz="18" w:space="0" w:color="auto"/>
            </w:tcBorders>
            <w:vAlign w:val="center"/>
          </w:tcPr>
          <w:p w14:paraId="40FFDE79" w14:textId="77777777" w:rsidR="006C3F2D" w:rsidRPr="005F0658" w:rsidRDefault="006C3F2D" w:rsidP="006928B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6928B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6928B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6928B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6928B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6928B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proofErr w:type="spellEnd"/>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6928B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6928B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6928B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6928B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6928BA">
            <w:pPr>
              <w:pStyle w:val="NoSpacing"/>
              <w:rPr>
                <w:sz w:val="24"/>
                <w:szCs w:val="24"/>
              </w:rPr>
            </w:pPr>
            <w:r w:rsidRPr="005F0658">
              <w:rPr>
                <w:sz w:val="24"/>
                <w:szCs w:val="24"/>
              </w:rPr>
              <w:t>Lower</w:t>
            </w:r>
          </w:p>
          <w:p w14:paraId="30F13334" w14:textId="77777777" w:rsidR="006C3F2D" w:rsidRPr="005F0658" w:rsidRDefault="006C3F2D" w:rsidP="006928B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6928BA">
            <w:pPr>
              <w:pStyle w:val="NoSpacing"/>
              <w:rPr>
                <w:sz w:val="24"/>
                <w:szCs w:val="24"/>
              </w:rPr>
            </w:pPr>
            <w:r w:rsidRPr="005F0658">
              <w:rPr>
                <w:sz w:val="24"/>
                <w:szCs w:val="24"/>
              </w:rPr>
              <w:t>Upper</w:t>
            </w:r>
          </w:p>
          <w:p w14:paraId="0AB008A8" w14:textId="77777777" w:rsidR="006C3F2D" w:rsidRPr="005F0658" w:rsidRDefault="006C3F2D" w:rsidP="006928B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6928BA">
            <w:pPr>
              <w:pStyle w:val="NoSpacing"/>
              <w:rPr>
                <w:sz w:val="24"/>
                <w:szCs w:val="24"/>
              </w:rPr>
            </w:pPr>
            <w:r w:rsidRPr="005F0658">
              <w:rPr>
                <w:sz w:val="24"/>
                <w:szCs w:val="24"/>
              </w:rPr>
              <w:t>Variable</w:t>
            </w:r>
          </w:p>
          <w:p w14:paraId="6C79EFC8"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335A898" w14:textId="77777777" w:rsidTr="006928BA">
        <w:trPr>
          <w:trHeight w:val="324"/>
        </w:trPr>
        <w:tc>
          <w:tcPr>
            <w:tcW w:w="1428" w:type="dxa"/>
            <w:vMerge w:val="restart"/>
            <w:tcBorders>
              <w:top w:val="single" w:sz="18" w:space="0" w:color="auto"/>
            </w:tcBorders>
            <w:vAlign w:val="center"/>
          </w:tcPr>
          <w:p w14:paraId="57F2A055" w14:textId="77777777" w:rsidR="006C3F2D" w:rsidRPr="005F0658" w:rsidRDefault="006C3F2D" w:rsidP="006928B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6928B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6928B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6928BA">
            <w:pPr>
              <w:pStyle w:val="NoSpacing"/>
              <w:rPr>
                <w:sz w:val="24"/>
                <w:szCs w:val="24"/>
              </w:rPr>
            </w:pPr>
            <w:r w:rsidRPr="005F0658">
              <w:rPr>
                <w:sz w:val="24"/>
                <w:szCs w:val="24"/>
              </w:rPr>
              <w:t>(1)</w:t>
            </w:r>
          </w:p>
        </w:tc>
      </w:tr>
      <w:tr w:rsidR="006C3F2D" w:rsidRPr="005F0658" w14:paraId="3A329749" w14:textId="77777777" w:rsidTr="006928BA">
        <w:trPr>
          <w:trHeight w:val="324"/>
        </w:trPr>
        <w:tc>
          <w:tcPr>
            <w:tcW w:w="1428" w:type="dxa"/>
            <w:vMerge/>
            <w:tcBorders>
              <w:bottom w:val="single" w:sz="4" w:space="0" w:color="auto"/>
            </w:tcBorders>
            <w:vAlign w:val="center"/>
          </w:tcPr>
          <w:p w14:paraId="4C91B6EB"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6928B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6928B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6928BA">
            <w:pPr>
              <w:pStyle w:val="NoSpacing"/>
              <w:rPr>
                <w:sz w:val="24"/>
                <w:szCs w:val="24"/>
              </w:rPr>
            </w:pPr>
            <w:r w:rsidRPr="005F0658">
              <w:rPr>
                <w:sz w:val="24"/>
                <w:szCs w:val="24"/>
              </w:rPr>
              <w:t>0.98 (1)</w:t>
            </w:r>
          </w:p>
        </w:tc>
      </w:tr>
      <w:tr w:rsidR="006C3F2D" w:rsidRPr="005F0658" w14:paraId="7A034A15" w14:textId="77777777" w:rsidTr="006928B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6928B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6928B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6928B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6928B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6928BA">
            <w:pPr>
              <w:pStyle w:val="NoSpacing"/>
              <w:rPr>
                <w:sz w:val="24"/>
                <w:szCs w:val="24"/>
              </w:rPr>
            </w:pPr>
            <w:r w:rsidRPr="005F0658">
              <w:rPr>
                <w:sz w:val="24"/>
                <w:szCs w:val="24"/>
              </w:rPr>
              <w:t>(1)</w:t>
            </w:r>
          </w:p>
        </w:tc>
      </w:tr>
      <w:tr w:rsidR="006C3F2D" w:rsidRPr="005F0658" w14:paraId="3AF6DD9C" w14:textId="77777777" w:rsidTr="006928B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6928B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6928B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6928B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6928BA">
            <w:pPr>
              <w:pStyle w:val="NoSpacing"/>
              <w:rPr>
                <w:sz w:val="24"/>
                <w:szCs w:val="24"/>
              </w:rPr>
            </w:pPr>
            <w:r w:rsidRPr="005F0658">
              <w:rPr>
                <w:sz w:val="24"/>
                <w:szCs w:val="24"/>
              </w:rPr>
              <w:t>1.00 (1)</w:t>
            </w:r>
          </w:p>
        </w:tc>
      </w:tr>
      <w:tr w:rsidR="006C3F2D" w:rsidRPr="005F0658" w14:paraId="5BD2EAF2" w14:textId="77777777" w:rsidTr="006928B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6928B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6928B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6928B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6928B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6928BA">
            <w:pPr>
              <w:pStyle w:val="NoSpacing"/>
              <w:rPr>
                <w:sz w:val="24"/>
                <w:szCs w:val="24"/>
              </w:rPr>
            </w:pPr>
            <w:r w:rsidRPr="005F0658">
              <w:rPr>
                <w:sz w:val="24"/>
                <w:szCs w:val="24"/>
              </w:rPr>
              <w:t>(2)</w:t>
            </w:r>
          </w:p>
        </w:tc>
      </w:tr>
      <w:tr w:rsidR="006C3F2D" w:rsidRPr="005F0658" w14:paraId="2D281AFA" w14:textId="77777777" w:rsidTr="006928B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6928B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6928B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6928BA">
            <w:pPr>
              <w:pStyle w:val="NoSpacing"/>
              <w:rPr>
                <w:sz w:val="24"/>
                <w:szCs w:val="24"/>
              </w:rPr>
            </w:pPr>
            <w:r w:rsidRPr="005F0658">
              <w:rPr>
                <w:sz w:val="24"/>
                <w:szCs w:val="24"/>
              </w:rPr>
              <w:t>0.73 (1)</w:t>
            </w:r>
          </w:p>
        </w:tc>
      </w:tr>
      <w:tr w:rsidR="006C3F2D" w:rsidRPr="005F0658" w14:paraId="7220D98F" w14:textId="77777777" w:rsidTr="006928B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6928B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6928BA">
            <w:pPr>
              <w:pStyle w:val="NoSpacing"/>
              <w:rPr>
                <w:sz w:val="24"/>
                <w:szCs w:val="24"/>
              </w:rPr>
            </w:pPr>
            <w:r w:rsidRPr="005F0658">
              <w:rPr>
                <w:sz w:val="24"/>
                <w:szCs w:val="24"/>
              </w:rPr>
              <w:t>0.2 (1)</w:t>
            </w:r>
          </w:p>
        </w:tc>
      </w:tr>
      <w:tr w:rsidR="006C3F2D" w:rsidRPr="005F0658" w14:paraId="7C4C2747" w14:textId="77777777" w:rsidTr="006928B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6928B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6928B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6928B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6928BA">
            <w:pPr>
              <w:pStyle w:val="NoSpacing"/>
              <w:rPr>
                <w:sz w:val="24"/>
                <w:szCs w:val="24"/>
              </w:rPr>
            </w:pPr>
            <w:r w:rsidRPr="005F0658">
              <w:rPr>
                <w:sz w:val="24"/>
                <w:szCs w:val="24"/>
              </w:rPr>
              <w:t>(1)</w:t>
            </w:r>
          </w:p>
        </w:tc>
      </w:tr>
      <w:tr w:rsidR="006C3F2D" w:rsidRPr="005F0658" w14:paraId="56AE3D83" w14:textId="77777777" w:rsidTr="006928BA">
        <w:trPr>
          <w:trHeight w:val="324"/>
        </w:trPr>
        <w:tc>
          <w:tcPr>
            <w:tcW w:w="1428" w:type="dxa"/>
            <w:vMerge/>
            <w:tcBorders>
              <w:top w:val="nil"/>
              <w:bottom w:val="single" w:sz="18" w:space="0" w:color="auto"/>
            </w:tcBorders>
            <w:vAlign w:val="center"/>
          </w:tcPr>
          <w:p w14:paraId="108BD5F8" w14:textId="77777777" w:rsidR="006C3F2D" w:rsidRPr="005F0658" w:rsidRDefault="006C3F2D" w:rsidP="006928B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6928B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6928B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6928BA">
            <w:pPr>
              <w:pStyle w:val="NoSpacing"/>
              <w:rPr>
                <w:sz w:val="24"/>
                <w:szCs w:val="24"/>
              </w:rPr>
            </w:pPr>
            <w:r w:rsidRPr="005F0658">
              <w:rPr>
                <w:sz w:val="24"/>
                <w:szCs w:val="24"/>
              </w:rPr>
              <w:t>0.86 (1)</w:t>
            </w:r>
          </w:p>
        </w:tc>
      </w:tr>
      <w:tr w:rsidR="006C3F2D" w:rsidRPr="005F0658" w14:paraId="28245518" w14:textId="77777777" w:rsidTr="006928BA">
        <w:trPr>
          <w:trHeight w:val="324"/>
        </w:trPr>
        <w:tc>
          <w:tcPr>
            <w:tcW w:w="1428" w:type="dxa"/>
            <w:vMerge w:val="restart"/>
            <w:tcBorders>
              <w:top w:val="single" w:sz="18" w:space="0" w:color="auto"/>
            </w:tcBorders>
            <w:vAlign w:val="center"/>
          </w:tcPr>
          <w:p w14:paraId="757AAB2B"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crepuscular</w:t>
            </w:r>
          </w:p>
        </w:tc>
        <w:tc>
          <w:tcPr>
            <w:tcW w:w="1926" w:type="dxa"/>
            <w:tcBorders>
              <w:top w:val="single" w:sz="18" w:space="0" w:color="auto"/>
            </w:tcBorders>
            <w:vAlign w:val="center"/>
          </w:tcPr>
          <w:p w14:paraId="7E0595FD"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6928BA">
            <w:pPr>
              <w:pStyle w:val="NoSpacing"/>
              <w:rPr>
                <w:sz w:val="24"/>
                <w:szCs w:val="24"/>
              </w:rPr>
            </w:pPr>
            <w:r w:rsidRPr="005F0658">
              <w:rPr>
                <w:sz w:val="24"/>
                <w:szCs w:val="24"/>
              </w:rPr>
              <w:t>(2)</w:t>
            </w:r>
          </w:p>
        </w:tc>
      </w:tr>
      <w:tr w:rsidR="006C3F2D" w:rsidRPr="005F0658" w14:paraId="74A43694" w14:textId="77777777" w:rsidTr="006928BA">
        <w:trPr>
          <w:trHeight w:val="324"/>
        </w:trPr>
        <w:tc>
          <w:tcPr>
            <w:tcW w:w="1428" w:type="dxa"/>
            <w:vMerge/>
            <w:vAlign w:val="center"/>
          </w:tcPr>
          <w:p w14:paraId="14E13EE1" w14:textId="77777777" w:rsidR="006C3F2D" w:rsidRPr="005F0658" w:rsidRDefault="006C3F2D" w:rsidP="006928BA">
            <w:pPr>
              <w:pStyle w:val="NoSpacing"/>
              <w:rPr>
                <w:sz w:val="24"/>
                <w:szCs w:val="24"/>
              </w:rPr>
            </w:pPr>
          </w:p>
        </w:tc>
        <w:tc>
          <w:tcPr>
            <w:tcW w:w="1926" w:type="dxa"/>
            <w:vAlign w:val="center"/>
          </w:tcPr>
          <w:p w14:paraId="20360A51" w14:textId="77777777" w:rsidR="006C3F2D" w:rsidRPr="005F0658" w:rsidRDefault="006C3F2D" w:rsidP="006928B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6928B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6928B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6928BA">
            <w:pPr>
              <w:pStyle w:val="NoSpacing"/>
              <w:rPr>
                <w:sz w:val="24"/>
                <w:szCs w:val="24"/>
              </w:rPr>
            </w:pPr>
            <w:r w:rsidRPr="005F0658">
              <w:rPr>
                <w:sz w:val="24"/>
                <w:szCs w:val="24"/>
              </w:rPr>
              <w:t>0.78 (1)</w:t>
            </w:r>
          </w:p>
        </w:tc>
      </w:tr>
      <w:tr w:rsidR="006C3F2D" w:rsidRPr="005F0658" w14:paraId="2B8A0F2B" w14:textId="77777777" w:rsidTr="006928BA">
        <w:trPr>
          <w:trHeight w:val="324"/>
        </w:trPr>
        <w:tc>
          <w:tcPr>
            <w:tcW w:w="1428" w:type="dxa"/>
            <w:vMerge/>
            <w:tcBorders>
              <w:bottom w:val="single" w:sz="4" w:space="0" w:color="auto"/>
            </w:tcBorders>
            <w:vAlign w:val="center"/>
          </w:tcPr>
          <w:p w14:paraId="5ACEBA5C"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6928B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6928B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6928BA">
            <w:pPr>
              <w:pStyle w:val="NoSpacing"/>
              <w:rPr>
                <w:sz w:val="24"/>
                <w:szCs w:val="24"/>
              </w:rPr>
            </w:pPr>
            <w:r w:rsidRPr="005F0658">
              <w:rPr>
                <w:sz w:val="24"/>
                <w:szCs w:val="24"/>
              </w:rPr>
              <w:t>0.11 (1)</w:t>
            </w:r>
          </w:p>
        </w:tc>
      </w:tr>
      <w:tr w:rsidR="006C3F2D" w:rsidRPr="005F0658" w14:paraId="21C4EBD7" w14:textId="77777777" w:rsidTr="006928B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926" w:type="dxa"/>
            <w:tcBorders>
              <w:top w:val="single" w:sz="4" w:space="0" w:color="auto"/>
              <w:bottom w:val="nil"/>
            </w:tcBorders>
            <w:vAlign w:val="center"/>
          </w:tcPr>
          <w:p w14:paraId="1A2358E8"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6928BA">
            <w:pPr>
              <w:pStyle w:val="NoSpacing"/>
              <w:rPr>
                <w:sz w:val="24"/>
                <w:szCs w:val="24"/>
              </w:rPr>
            </w:pPr>
            <w:r w:rsidRPr="005F0658">
              <w:rPr>
                <w:sz w:val="24"/>
                <w:szCs w:val="24"/>
              </w:rPr>
              <w:t>(4)</w:t>
            </w:r>
          </w:p>
        </w:tc>
      </w:tr>
      <w:tr w:rsidR="006C3F2D" w:rsidRPr="005F0658" w14:paraId="1F3EA3BC" w14:textId="77777777" w:rsidTr="006928BA">
        <w:trPr>
          <w:trHeight w:val="324"/>
        </w:trPr>
        <w:tc>
          <w:tcPr>
            <w:tcW w:w="1428" w:type="dxa"/>
            <w:vMerge/>
            <w:tcBorders>
              <w:top w:val="nil"/>
              <w:bottom w:val="nil"/>
            </w:tcBorders>
            <w:vAlign w:val="center"/>
          </w:tcPr>
          <w:p w14:paraId="1A984C02"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6928B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6928B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6928B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6928BA">
            <w:pPr>
              <w:pStyle w:val="NoSpacing"/>
              <w:rPr>
                <w:sz w:val="24"/>
                <w:szCs w:val="24"/>
              </w:rPr>
            </w:pPr>
            <w:r w:rsidRPr="005F0658">
              <w:rPr>
                <w:sz w:val="24"/>
                <w:szCs w:val="24"/>
              </w:rPr>
              <w:t>0.59 (1)</w:t>
            </w:r>
          </w:p>
        </w:tc>
      </w:tr>
      <w:tr w:rsidR="006C3F2D" w:rsidRPr="005F0658" w14:paraId="18127CE8" w14:textId="77777777" w:rsidTr="006928BA">
        <w:trPr>
          <w:trHeight w:val="324"/>
        </w:trPr>
        <w:tc>
          <w:tcPr>
            <w:tcW w:w="1428" w:type="dxa"/>
            <w:vMerge/>
            <w:tcBorders>
              <w:top w:val="nil"/>
              <w:bottom w:val="nil"/>
            </w:tcBorders>
            <w:vAlign w:val="center"/>
          </w:tcPr>
          <w:p w14:paraId="411C1C2B"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6928B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6928B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6928B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6928BA">
            <w:pPr>
              <w:pStyle w:val="NoSpacing"/>
              <w:rPr>
                <w:sz w:val="24"/>
                <w:szCs w:val="24"/>
              </w:rPr>
            </w:pPr>
            <w:r w:rsidRPr="005F0658">
              <w:rPr>
                <w:sz w:val="24"/>
                <w:szCs w:val="24"/>
              </w:rPr>
              <w:t>0.21 (1)</w:t>
            </w:r>
          </w:p>
        </w:tc>
      </w:tr>
      <w:tr w:rsidR="006C3F2D" w:rsidRPr="005F0658" w14:paraId="46533F57" w14:textId="77777777" w:rsidTr="006928BA">
        <w:trPr>
          <w:trHeight w:val="324"/>
        </w:trPr>
        <w:tc>
          <w:tcPr>
            <w:tcW w:w="1428" w:type="dxa"/>
            <w:vMerge/>
            <w:tcBorders>
              <w:top w:val="nil"/>
              <w:bottom w:val="nil"/>
            </w:tcBorders>
            <w:vAlign w:val="center"/>
          </w:tcPr>
          <w:p w14:paraId="184E9F7C"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6928B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6928B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6928B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6928BA">
            <w:pPr>
              <w:pStyle w:val="NoSpacing"/>
              <w:rPr>
                <w:sz w:val="24"/>
                <w:szCs w:val="24"/>
              </w:rPr>
            </w:pPr>
            <w:r w:rsidRPr="005F0658">
              <w:rPr>
                <w:sz w:val="24"/>
                <w:szCs w:val="24"/>
              </w:rPr>
              <w:t>0.10 (1)</w:t>
            </w:r>
          </w:p>
        </w:tc>
      </w:tr>
      <w:tr w:rsidR="006C3F2D" w:rsidRPr="005F0658" w14:paraId="63C93AB7" w14:textId="77777777" w:rsidTr="006928BA">
        <w:trPr>
          <w:trHeight w:val="324"/>
        </w:trPr>
        <w:tc>
          <w:tcPr>
            <w:tcW w:w="1428" w:type="dxa"/>
            <w:vMerge/>
            <w:tcBorders>
              <w:top w:val="nil"/>
              <w:bottom w:val="single" w:sz="4" w:space="0" w:color="auto"/>
            </w:tcBorders>
            <w:vAlign w:val="center"/>
          </w:tcPr>
          <w:p w14:paraId="02B1C7F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6928B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6928B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6928BA">
            <w:pPr>
              <w:pStyle w:val="NoSpacing"/>
              <w:rPr>
                <w:sz w:val="24"/>
                <w:szCs w:val="24"/>
              </w:rPr>
            </w:pPr>
            <w:r w:rsidRPr="005F0658">
              <w:rPr>
                <w:sz w:val="24"/>
                <w:szCs w:val="24"/>
              </w:rPr>
              <w:t>0.09 (1)</w:t>
            </w:r>
          </w:p>
        </w:tc>
      </w:tr>
      <w:tr w:rsidR="006C3F2D" w:rsidRPr="005F0658" w14:paraId="49A66FCB" w14:textId="77777777" w:rsidTr="006928BA">
        <w:trPr>
          <w:trHeight w:val="324"/>
        </w:trPr>
        <w:tc>
          <w:tcPr>
            <w:tcW w:w="1428" w:type="dxa"/>
            <w:vMerge w:val="restart"/>
            <w:tcBorders>
              <w:top w:val="single" w:sz="4" w:space="0" w:color="auto"/>
            </w:tcBorders>
            <w:vAlign w:val="center"/>
          </w:tcPr>
          <w:p w14:paraId="39DE6B80"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926" w:type="dxa"/>
            <w:tcBorders>
              <w:top w:val="single" w:sz="4" w:space="0" w:color="auto"/>
            </w:tcBorders>
            <w:vAlign w:val="center"/>
          </w:tcPr>
          <w:p w14:paraId="24CEF25B"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6928B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6928BA">
            <w:pPr>
              <w:pStyle w:val="NoSpacing"/>
              <w:rPr>
                <w:sz w:val="24"/>
                <w:szCs w:val="24"/>
              </w:rPr>
            </w:pPr>
            <w:r w:rsidRPr="005F0658">
              <w:rPr>
                <w:sz w:val="24"/>
                <w:szCs w:val="24"/>
              </w:rPr>
              <w:t>(2)</w:t>
            </w:r>
          </w:p>
        </w:tc>
      </w:tr>
      <w:tr w:rsidR="006C3F2D" w:rsidRPr="005F0658" w14:paraId="01CCBBE8" w14:textId="77777777" w:rsidTr="006928BA">
        <w:trPr>
          <w:trHeight w:val="324"/>
        </w:trPr>
        <w:tc>
          <w:tcPr>
            <w:tcW w:w="1428" w:type="dxa"/>
            <w:vMerge/>
            <w:vAlign w:val="center"/>
          </w:tcPr>
          <w:p w14:paraId="111BA686" w14:textId="77777777" w:rsidR="006C3F2D" w:rsidRPr="005F0658" w:rsidRDefault="006C3F2D" w:rsidP="006928BA">
            <w:pPr>
              <w:pStyle w:val="NoSpacing"/>
              <w:rPr>
                <w:sz w:val="24"/>
                <w:szCs w:val="24"/>
              </w:rPr>
            </w:pPr>
          </w:p>
        </w:tc>
        <w:tc>
          <w:tcPr>
            <w:tcW w:w="1926" w:type="dxa"/>
            <w:vAlign w:val="center"/>
          </w:tcPr>
          <w:p w14:paraId="6CD02C1B" w14:textId="77777777" w:rsidR="006C3F2D" w:rsidRPr="005F0658" w:rsidRDefault="006C3F2D" w:rsidP="006928B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6928B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6928B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6928BA">
            <w:pPr>
              <w:pStyle w:val="NoSpacing"/>
              <w:rPr>
                <w:sz w:val="24"/>
                <w:szCs w:val="24"/>
              </w:rPr>
            </w:pPr>
            <w:r w:rsidRPr="005F0658">
              <w:rPr>
                <w:sz w:val="24"/>
                <w:szCs w:val="24"/>
              </w:rPr>
              <w:t>0.71 (1)</w:t>
            </w:r>
          </w:p>
        </w:tc>
      </w:tr>
      <w:tr w:rsidR="006C3F2D" w:rsidRPr="005F0658" w14:paraId="1C829644" w14:textId="77777777" w:rsidTr="006928BA">
        <w:trPr>
          <w:trHeight w:val="324"/>
        </w:trPr>
        <w:tc>
          <w:tcPr>
            <w:tcW w:w="1428" w:type="dxa"/>
            <w:vMerge/>
            <w:tcBorders>
              <w:bottom w:val="single" w:sz="18" w:space="0" w:color="auto"/>
            </w:tcBorders>
            <w:vAlign w:val="center"/>
          </w:tcPr>
          <w:p w14:paraId="265156A6" w14:textId="77777777" w:rsidR="006C3F2D" w:rsidRPr="005F0658" w:rsidRDefault="006C3F2D" w:rsidP="006928B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6928B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6928B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6928B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6928B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6928BA">
            <w:pPr>
              <w:pStyle w:val="NoSpacing"/>
              <w:rPr>
                <w:sz w:val="24"/>
                <w:szCs w:val="24"/>
              </w:rPr>
            </w:pPr>
            <w:r w:rsidRPr="005F0658">
              <w:rPr>
                <w:sz w:val="24"/>
                <w:szCs w:val="24"/>
              </w:rPr>
              <w:t>0.32 (1)</w:t>
            </w:r>
          </w:p>
        </w:tc>
      </w:tr>
      <w:tr w:rsidR="006C3F2D" w:rsidRPr="005F0658" w14:paraId="5B58F22C" w14:textId="77777777" w:rsidTr="006928B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6928B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6928B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6928BA">
            <w:pPr>
              <w:pStyle w:val="NoSpacing"/>
              <w:rPr>
                <w:b/>
                <w:sz w:val="24"/>
                <w:szCs w:val="24"/>
              </w:rPr>
            </w:pPr>
            <w:r w:rsidRPr="005F0658">
              <w:rPr>
                <w:sz w:val="24"/>
                <w:szCs w:val="24"/>
              </w:rPr>
              <w:t>- (1)</w:t>
            </w:r>
          </w:p>
        </w:tc>
      </w:tr>
      <w:tr w:rsidR="006C3F2D" w:rsidRPr="005F0658" w14:paraId="239CFCE6" w14:textId="77777777" w:rsidTr="006928BA">
        <w:trPr>
          <w:trHeight w:val="324"/>
        </w:trPr>
        <w:tc>
          <w:tcPr>
            <w:tcW w:w="1428" w:type="dxa"/>
            <w:vMerge/>
            <w:tcBorders>
              <w:top w:val="nil"/>
              <w:bottom w:val="single" w:sz="4" w:space="0" w:color="auto"/>
            </w:tcBorders>
            <w:vAlign w:val="center"/>
          </w:tcPr>
          <w:p w14:paraId="7E4F5C9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6928B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6928B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6928B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6928B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6928BA">
            <w:pPr>
              <w:pStyle w:val="NoSpacing"/>
              <w:rPr>
                <w:sz w:val="24"/>
                <w:szCs w:val="24"/>
              </w:rPr>
            </w:pPr>
            <w:r w:rsidRPr="005F0658">
              <w:rPr>
                <w:sz w:val="24"/>
                <w:szCs w:val="24"/>
              </w:rPr>
              <w:t>1.00 (1)</w:t>
            </w:r>
          </w:p>
        </w:tc>
      </w:tr>
      <w:tr w:rsidR="006C3F2D" w:rsidRPr="005F0658" w14:paraId="4F58DBC5" w14:textId="77777777" w:rsidTr="006928BA">
        <w:trPr>
          <w:trHeight w:val="324"/>
        </w:trPr>
        <w:tc>
          <w:tcPr>
            <w:tcW w:w="1428" w:type="dxa"/>
            <w:vMerge w:val="restart"/>
            <w:tcBorders>
              <w:top w:val="single" w:sz="4" w:space="0" w:color="auto"/>
            </w:tcBorders>
            <w:vAlign w:val="center"/>
          </w:tcPr>
          <w:p w14:paraId="589ED021" w14:textId="77777777" w:rsidR="006C3F2D" w:rsidRPr="005F0658" w:rsidRDefault="006C3F2D" w:rsidP="006928B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6928B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6928BA">
            <w:pPr>
              <w:pStyle w:val="NoSpacing"/>
              <w:rPr>
                <w:b/>
                <w:sz w:val="24"/>
                <w:szCs w:val="24"/>
              </w:rPr>
            </w:pPr>
            <w:r w:rsidRPr="005F0658">
              <w:rPr>
                <w:sz w:val="24"/>
                <w:szCs w:val="24"/>
              </w:rPr>
              <w:t>- (1)</w:t>
            </w:r>
          </w:p>
        </w:tc>
      </w:tr>
      <w:tr w:rsidR="006C3F2D" w:rsidRPr="005F0658" w14:paraId="1F98D870" w14:textId="77777777" w:rsidTr="006928BA">
        <w:trPr>
          <w:trHeight w:val="324"/>
        </w:trPr>
        <w:tc>
          <w:tcPr>
            <w:tcW w:w="1428" w:type="dxa"/>
            <w:vMerge/>
            <w:vAlign w:val="center"/>
          </w:tcPr>
          <w:p w14:paraId="1EF3F24E" w14:textId="77777777" w:rsidR="006C3F2D" w:rsidRPr="005F0658" w:rsidRDefault="006C3F2D" w:rsidP="006928BA">
            <w:pPr>
              <w:pStyle w:val="NoSpacing"/>
              <w:rPr>
                <w:sz w:val="24"/>
                <w:szCs w:val="24"/>
              </w:rPr>
            </w:pPr>
          </w:p>
        </w:tc>
        <w:tc>
          <w:tcPr>
            <w:tcW w:w="1926" w:type="dxa"/>
            <w:vAlign w:val="center"/>
          </w:tcPr>
          <w:p w14:paraId="0FA356BB" w14:textId="77777777" w:rsidR="006C3F2D" w:rsidRPr="005F0658" w:rsidRDefault="006C3F2D" w:rsidP="006928B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6928B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6928B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6928B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6928B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proofErr w:type="spellEnd"/>
      <w:r w:rsidRPr="005F0658">
        <w:rPr>
          <w:sz w:val="24"/>
          <w:szCs w:val="24"/>
        </w:rPr>
        <w:t xml:space="preserve">. The table presents </w:t>
      </w:r>
      <w:proofErr w:type="gramStart"/>
      <w:r w:rsidRPr="005F0658">
        <w:rPr>
          <w:sz w:val="24"/>
          <w:szCs w:val="24"/>
        </w:rPr>
        <w:t>Estimated</w:t>
      </w:r>
      <w:proofErr w:type="gramEnd"/>
      <w:r w:rsidRPr="005F0658">
        <w:rPr>
          <w:sz w:val="24"/>
          <w:szCs w:val="24"/>
        </w:rPr>
        <w:t xml:space="preserve">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6928B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6928B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6928B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6928B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6928BA">
            <w:pPr>
              <w:pStyle w:val="NoSpacing"/>
              <w:rPr>
                <w:sz w:val="24"/>
                <w:szCs w:val="24"/>
              </w:rPr>
            </w:pPr>
            <w:r w:rsidRPr="005F0658">
              <w:rPr>
                <w:sz w:val="24"/>
                <w:szCs w:val="24"/>
              </w:rPr>
              <w:t>Lower</w:t>
            </w:r>
          </w:p>
          <w:p w14:paraId="49BE1172" w14:textId="77777777" w:rsidR="006C3F2D" w:rsidRPr="005F0658" w:rsidRDefault="006C3F2D" w:rsidP="006928B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6928BA">
            <w:pPr>
              <w:pStyle w:val="NoSpacing"/>
              <w:rPr>
                <w:sz w:val="24"/>
                <w:szCs w:val="24"/>
              </w:rPr>
            </w:pPr>
            <w:r w:rsidRPr="005F0658">
              <w:rPr>
                <w:sz w:val="24"/>
                <w:szCs w:val="24"/>
              </w:rPr>
              <w:t>Upper</w:t>
            </w:r>
          </w:p>
          <w:p w14:paraId="4D8C430B" w14:textId="77777777" w:rsidR="006C3F2D" w:rsidRPr="005F0658" w:rsidRDefault="006C3F2D" w:rsidP="006928B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6928BA">
            <w:pPr>
              <w:pStyle w:val="NoSpacing"/>
              <w:rPr>
                <w:sz w:val="24"/>
                <w:szCs w:val="24"/>
              </w:rPr>
            </w:pPr>
            <w:r w:rsidRPr="005F0658">
              <w:rPr>
                <w:sz w:val="24"/>
                <w:szCs w:val="24"/>
              </w:rPr>
              <w:t>Variable</w:t>
            </w:r>
          </w:p>
          <w:p w14:paraId="0660C4B5"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7879CB5" w14:textId="77777777" w:rsidTr="006928BA">
        <w:trPr>
          <w:trHeight w:val="324"/>
        </w:trPr>
        <w:tc>
          <w:tcPr>
            <w:tcW w:w="1560" w:type="dxa"/>
            <w:vMerge w:val="restart"/>
            <w:tcBorders>
              <w:top w:val="single" w:sz="18" w:space="0" w:color="auto"/>
            </w:tcBorders>
            <w:vAlign w:val="center"/>
          </w:tcPr>
          <w:p w14:paraId="115C2ACC" w14:textId="77777777" w:rsidR="006C3F2D" w:rsidRPr="005F0658" w:rsidRDefault="006C3F2D" w:rsidP="006928B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6928B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6928B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6928B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6928BA">
            <w:pPr>
              <w:pStyle w:val="NoSpacing"/>
              <w:rPr>
                <w:sz w:val="24"/>
                <w:szCs w:val="24"/>
              </w:rPr>
            </w:pPr>
            <w:r w:rsidRPr="005F0658">
              <w:rPr>
                <w:sz w:val="24"/>
                <w:szCs w:val="24"/>
              </w:rPr>
              <w:t xml:space="preserve"> (1)</w:t>
            </w:r>
          </w:p>
        </w:tc>
      </w:tr>
      <w:tr w:rsidR="006C3F2D" w:rsidRPr="005F0658" w14:paraId="66D0BDF8" w14:textId="77777777" w:rsidTr="006928BA">
        <w:trPr>
          <w:trHeight w:val="324"/>
        </w:trPr>
        <w:tc>
          <w:tcPr>
            <w:tcW w:w="1560" w:type="dxa"/>
            <w:vMerge/>
            <w:vAlign w:val="center"/>
          </w:tcPr>
          <w:p w14:paraId="0893B9F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6928B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6928B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6928B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6928B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6928BA">
            <w:pPr>
              <w:pStyle w:val="NoSpacing"/>
              <w:rPr>
                <w:sz w:val="24"/>
                <w:szCs w:val="24"/>
              </w:rPr>
            </w:pPr>
            <w:r w:rsidRPr="005F0658">
              <w:rPr>
                <w:sz w:val="24"/>
                <w:szCs w:val="24"/>
              </w:rPr>
              <w:t>1.00 (1)</w:t>
            </w:r>
          </w:p>
        </w:tc>
      </w:tr>
      <w:tr w:rsidR="006C3F2D" w:rsidRPr="005F0658" w14:paraId="5B4DC36F" w14:textId="77777777" w:rsidTr="006928BA">
        <w:trPr>
          <w:trHeight w:val="324"/>
        </w:trPr>
        <w:tc>
          <w:tcPr>
            <w:tcW w:w="1560" w:type="dxa"/>
            <w:vMerge/>
            <w:vAlign w:val="center"/>
          </w:tcPr>
          <w:p w14:paraId="7114CFD9"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6928B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6928B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6928B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6928BA">
            <w:pPr>
              <w:pStyle w:val="NoSpacing"/>
              <w:rPr>
                <w:sz w:val="24"/>
                <w:szCs w:val="24"/>
              </w:rPr>
            </w:pPr>
            <w:r w:rsidRPr="005F0658">
              <w:rPr>
                <w:sz w:val="24"/>
                <w:szCs w:val="24"/>
              </w:rPr>
              <w:t>1.00 (1)</w:t>
            </w:r>
          </w:p>
        </w:tc>
      </w:tr>
      <w:tr w:rsidR="006C3F2D" w:rsidRPr="005F0658" w14:paraId="0B733CD9" w14:textId="77777777" w:rsidTr="006928BA">
        <w:trPr>
          <w:trHeight w:val="324"/>
        </w:trPr>
        <w:tc>
          <w:tcPr>
            <w:tcW w:w="1560" w:type="dxa"/>
            <w:vMerge/>
            <w:tcBorders>
              <w:bottom w:val="single" w:sz="4" w:space="0" w:color="auto"/>
            </w:tcBorders>
            <w:vAlign w:val="center"/>
          </w:tcPr>
          <w:p w14:paraId="514F4E11"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6928B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6928B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6928B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6928B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6928BA">
            <w:pPr>
              <w:pStyle w:val="NoSpacing"/>
              <w:rPr>
                <w:sz w:val="24"/>
                <w:szCs w:val="24"/>
              </w:rPr>
            </w:pPr>
            <w:r w:rsidRPr="005F0658">
              <w:rPr>
                <w:sz w:val="24"/>
                <w:szCs w:val="24"/>
              </w:rPr>
              <w:t>1.00 (1)</w:t>
            </w:r>
          </w:p>
        </w:tc>
      </w:tr>
      <w:tr w:rsidR="006C3F2D" w:rsidRPr="005F0658" w14:paraId="100069AE" w14:textId="77777777" w:rsidTr="006928BA">
        <w:trPr>
          <w:trHeight w:val="324"/>
        </w:trPr>
        <w:tc>
          <w:tcPr>
            <w:tcW w:w="1560" w:type="dxa"/>
            <w:vMerge w:val="restart"/>
            <w:tcBorders>
              <w:top w:val="single" w:sz="4" w:space="0" w:color="auto"/>
            </w:tcBorders>
            <w:vAlign w:val="center"/>
          </w:tcPr>
          <w:p w14:paraId="5EF20714" w14:textId="77777777" w:rsidR="006C3F2D" w:rsidRPr="005F0658" w:rsidRDefault="006C3F2D" w:rsidP="006928B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6928B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6928BA">
            <w:pPr>
              <w:pStyle w:val="NoSpacing"/>
              <w:rPr>
                <w:sz w:val="24"/>
                <w:szCs w:val="24"/>
              </w:rPr>
            </w:pPr>
            <w:r w:rsidRPr="005F0658">
              <w:rPr>
                <w:sz w:val="24"/>
                <w:szCs w:val="24"/>
              </w:rPr>
              <w:t>(1)</w:t>
            </w:r>
          </w:p>
        </w:tc>
      </w:tr>
      <w:tr w:rsidR="006C3F2D" w:rsidRPr="005F0658" w14:paraId="60773CF3" w14:textId="77777777" w:rsidTr="006928BA">
        <w:trPr>
          <w:trHeight w:val="324"/>
        </w:trPr>
        <w:tc>
          <w:tcPr>
            <w:tcW w:w="1560" w:type="dxa"/>
            <w:vMerge/>
            <w:vAlign w:val="center"/>
          </w:tcPr>
          <w:p w14:paraId="7AE2E70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6928B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6928B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6928BA">
            <w:pPr>
              <w:pStyle w:val="NoSpacing"/>
              <w:rPr>
                <w:sz w:val="24"/>
                <w:szCs w:val="24"/>
              </w:rPr>
            </w:pPr>
            <w:r w:rsidRPr="005F0658">
              <w:rPr>
                <w:sz w:val="24"/>
                <w:szCs w:val="24"/>
              </w:rPr>
              <w:t>1.00 (1)</w:t>
            </w:r>
          </w:p>
        </w:tc>
      </w:tr>
      <w:tr w:rsidR="006C3F2D" w:rsidRPr="005F0658" w14:paraId="08ABCDDE" w14:textId="77777777" w:rsidTr="006928BA">
        <w:trPr>
          <w:trHeight w:val="324"/>
        </w:trPr>
        <w:tc>
          <w:tcPr>
            <w:tcW w:w="1560" w:type="dxa"/>
            <w:vMerge/>
            <w:vAlign w:val="center"/>
          </w:tcPr>
          <w:p w14:paraId="596A192E"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6928B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6928B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6928B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6928B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6928BA">
            <w:pPr>
              <w:pStyle w:val="NoSpacing"/>
              <w:rPr>
                <w:sz w:val="24"/>
                <w:szCs w:val="24"/>
              </w:rPr>
            </w:pPr>
            <w:r w:rsidRPr="005F0658">
              <w:rPr>
                <w:sz w:val="24"/>
                <w:szCs w:val="24"/>
              </w:rPr>
              <w:t>0.94 (1)</w:t>
            </w:r>
          </w:p>
        </w:tc>
      </w:tr>
      <w:tr w:rsidR="006C3F2D" w:rsidRPr="005F0658" w14:paraId="1F59AE03" w14:textId="77777777" w:rsidTr="006928BA">
        <w:trPr>
          <w:trHeight w:val="324"/>
        </w:trPr>
        <w:tc>
          <w:tcPr>
            <w:tcW w:w="1560" w:type="dxa"/>
            <w:vMerge/>
            <w:tcBorders>
              <w:bottom w:val="single" w:sz="18" w:space="0" w:color="auto"/>
            </w:tcBorders>
            <w:vAlign w:val="center"/>
          </w:tcPr>
          <w:p w14:paraId="42057D90"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6928B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6928B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6928B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6928BA">
            <w:pPr>
              <w:pStyle w:val="NoSpacing"/>
              <w:rPr>
                <w:sz w:val="24"/>
                <w:szCs w:val="24"/>
              </w:rPr>
            </w:pPr>
            <w:r w:rsidRPr="005F0658">
              <w:rPr>
                <w:sz w:val="24"/>
                <w:szCs w:val="24"/>
              </w:rPr>
              <w:t>0.06 (1)</w:t>
            </w:r>
          </w:p>
        </w:tc>
      </w:tr>
      <w:tr w:rsidR="006C3F2D" w:rsidRPr="005F0658" w14:paraId="37B6178A" w14:textId="77777777" w:rsidTr="006928BA">
        <w:trPr>
          <w:trHeight w:val="324"/>
        </w:trPr>
        <w:tc>
          <w:tcPr>
            <w:tcW w:w="1560" w:type="dxa"/>
            <w:vMerge w:val="restart"/>
            <w:tcBorders>
              <w:top w:val="single" w:sz="18" w:space="0" w:color="auto"/>
              <w:bottom w:val="nil"/>
            </w:tcBorders>
            <w:vAlign w:val="center"/>
          </w:tcPr>
          <w:p w14:paraId="4E757657"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6928B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6928B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6928B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6928BA">
            <w:pPr>
              <w:pStyle w:val="NoSpacing"/>
              <w:rPr>
                <w:sz w:val="24"/>
                <w:szCs w:val="24"/>
              </w:rPr>
            </w:pPr>
            <w:r w:rsidRPr="005F0658">
              <w:rPr>
                <w:sz w:val="24"/>
                <w:szCs w:val="24"/>
              </w:rPr>
              <w:t>— (1)</w:t>
            </w:r>
          </w:p>
        </w:tc>
      </w:tr>
      <w:tr w:rsidR="006C3F2D" w:rsidRPr="005F0658" w14:paraId="2DC2403F" w14:textId="77777777" w:rsidTr="006928BA">
        <w:trPr>
          <w:trHeight w:val="324"/>
        </w:trPr>
        <w:tc>
          <w:tcPr>
            <w:tcW w:w="1560" w:type="dxa"/>
            <w:vMerge/>
            <w:tcBorders>
              <w:top w:val="nil"/>
              <w:bottom w:val="single" w:sz="4" w:space="0" w:color="auto"/>
            </w:tcBorders>
            <w:vAlign w:val="center"/>
          </w:tcPr>
          <w:p w14:paraId="5FB1E1D9"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6928B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6928B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6928B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6928BA">
            <w:pPr>
              <w:pStyle w:val="NoSpacing"/>
              <w:rPr>
                <w:sz w:val="24"/>
                <w:szCs w:val="24"/>
              </w:rPr>
            </w:pPr>
            <w:r w:rsidRPr="005F0658">
              <w:rPr>
                <w:sz w:val="24"/>
                <w:szCs w:val="24"/>
              </w:rPr>
              <w:t>0.96 (1)</w:t>
            </w:r>
          </w:p>
        </w:tc>
      </w:tr>
      <w:tr w:rsidR="006C3F2D" w:rsidRPr="005F0658" w14:paraId="2A820034" w14:textId="77777777" w:rsidTr="006928BA">
        <w:trPr>
          <w:trHeight w:val="324"/>
        </w:trPr>
        <w:tc>
          <w:tcPr>
            <w:tcW w:w="1560" w:type="dxa"/>
            <w:vMerge w:val="restart"/>
            <w:tcBorders>
              <w:top w:val="single" w:sz="4" w:space="0" w:color="auto"/>
              <w:bottom w:val="nil"/>
            </w:tcBorders>
            <w:vAlign w:val="center"/>
          </w:tcPr>
          <w:p w14:paraId="102780FD"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6928B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6928BA">
            <w:pPr>
              <w:pStyle w:val="NoSpacing"/>
              <w:rPr>
                <w:sz w:val="24"/>
                <w:szCs w:val="24"/>
              </w:rPr>
            </w:pPr>
            <w:r w:rsidRPr="005F0658">
              <w:rPr>
                <w:sz w:val="24"/>
                <w:szCs w:val="24"/>
              </w:rPr>
              <w:t>(1)</w:t>
            </w:r>
          </w:p>
        </w:tc>
      </w:tr>
      <w:tr w:rsidR="006C3F2D" w:rsidRPr="005F0658" w14:paraId="716BFD35" w14:textId="77777777" w:rsidTr="006928BA">
        <w:trPr>
          <w:trHeight w:val="324"/>
        </w:trPr>
        <w:tc>
          <w:tcPr>
            <w:tcW w:w="1560" w:type="dxa"/>
            <w:vMerge/>
            <w:tcBorders>
              <w:top w:val="nil"/>
              <w:bottom w:val="single" w:sz="18" w:space="0" w:color="auto"/>
            </w:tcBorders>
            <w:vAlign w:val="center"/>
          </w:tcPr>
          <w:p w14:paraId="584E9C56"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6928B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6928B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6928BA">
            <w:pPr>
              <w:pStyle w:val="NoSpacing"/>
              <w:rPr>
                <w:sz w:val="24"/>
                <w:szCs w:val="24"/>
              </w:rPr>
            </w:pPr>
            <w:r w:rsidRPr="005F0658">
              <w:rPr>
                <w:sz w:val="24"/>
                <w:szCs w:val="24"/>
              </w:rPr>
              <w:t>0.97(1)</w:t>
            </w:r>
          </w:p>
        </w:tc>
      </w:tr>
      <w:tr w:rsidR="006C3F2D" w:rsidRPr="005F0658" w14:paraId="585FF3C0" w14:textId="77777777" w:rsidTr="006928BA">
        <w:trPr>
          <w:trHeight w:val="324"/>
        </w:trPr>
        <w:tc>
          <w:tcPr>
            <w:tcW w:w="1560" w:type="dxa"/>
            <w:vMerge w:val="restart"/>
            <w:tcBorders>
              <w:top w:val="single" w:sz="18" w:space="0" w:color="auto"/>
            </w:tcBorders>
            <w:vAlign w:val="center"/>
          </w:tcPr>
          <w:p w14:paraId="56DDBE5B" w14:textId="77777777" w:rsidR="006C3F2D" w:rsidRPr="005F0658" w:rsidRDefault="006C3F2D" w:rsidP="006928B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6928B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6928B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6928B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6928BA">
            <w:pPr>
              <w:pStyle w:val="NoSpacing"/>
              <w:rPr>
                <w:sz w:val="24"/>
                <w:szCs w:val="24"/>
              </w:rPr>
            </w:pPr>
            <w:r w:rsidRPr="005F0658">
              <w:rPr>
                <w:sz w:val="24"/>
                <w:szCs w:val="24"/>
              </w:rPr>
              <w:t>— (1)</w:t>
            </w:r>
          </w:p>
        </w:tc>
      </w:tr>
      <w:tr w:rsidR="006C3F2D" w:rsidRPr="005F0658" w14:paraId="6F0DC9D5" w14:textId="77777777" w:rsidTr="006928BA">
        <w:trPr>
          <w:trHeight w:val="324"/>
        </w:trPr>
        <w:tc>
          <w:tcPr>
            <w:tcW w:w="1560" w:type="dxa"/>
            <w:vMerge/>
            <w:tcBorders>
              <w:bottom w:val="single" w:sz="4" w:space="0" w:color="auto"/>
            </w:tcBorders>
            <w:vAlign w:val="center"/>
          </w:tcPr>
          <w:p w14:paraId="7416E5D6"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6928B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6928B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6928BA">
            <w:pPr>
              <w:pStyle w:val="NoSpacing"/>
              <w:rPr>
                <w:sz w:val="24"/>
                <w:szCs w:val="24"/>
              </w:rPr>
            </w:pPr>
            <w:r w:rsidRPr="005F0658">
              <w:rPr>
                <w:sz w:val="24"/>
                <w:szCs w:val="24"/>
              </w:rPr>
              <w:t>0.90 (1)</w:t>
            </w:r>
          </w:p>
        </w:tc>
      </w:tr>
      <w:tr w:rsidR="006C3F2D" w:rsidRPr="005F0658" w14:paraId="7CDFEE39" w14:textId="77777777" w:rsidTr="006928B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6928B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6928B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6928B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6928B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6928BA">
            <w:pPr>
              <w:pStyle w:val="NoSpacing"/>
              <w:rPr>
                <w:sz w:val="24"/>
                <w:szCs w:val="24"/>
              </w:rPr>
            </w:pPr>
            <w:r w:rsidRPr="005F0658">
              <w:rPr>
                <w:sz w:val="24"/>
                <w:szCs w:val="24"/>
              </w:rPr>
              <w:t>(5)</w:t>
            </w:r>
          </w:p>
        </w:tc>
      </w:tr>
      <w:tr w:rsidR="006C3F2D" w:rsidRPr="005F0658" w14:paraId="2D9B2190" w14:textId="77777777" w:rsidTr="006928BA">
        <w:trPr>
          <w:trHeight w:val="324"/>
        </w:trPr>
        <w:tc>
          <w:tcPr>
            <w:tcW w:w="1560" w:type="dxa"/>
            <w:vMerge/>
            <w:tcBorders>
              <w:top w:val="nil"/>
            </w:tcBorders>
            <w:vAlign w:val="center"/>
          </w:tcPr>
          <w:p w14:paraId="35C2FA64"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6928B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6928B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6928BA">
            <w:pPr>
              <w:pStyle w:val="NoSpacing"/>
              <w:rPr>
                <w:sz w:val="24"/>
                <w:szCs w:val="24"/>
              </w:rPr>
            </w:pPr>
            <w:r w:rsidRPr="005F0658">
              <w:rPr>
                <w:sz w:val="24"/>
                <w:szCs w:val="24"/>
              </w:rPr>
              <w:t>0.67(2)</w:t>
            </w:r>
          </w:p>
        </w:tc>
      </w:tr>
      <w:tr w:rsidR="006C3F2D" w:rsidRPr="005F0658" w14:paraId="40439EAF" w14:textId="77777777" w:rsidTr="006928BA">
        <w:trPr>
          <w:trHeight w:val="324"/>
        </w:trPr>
        <w:tc>
          <w:tcPr>
            <w:tcW w:w="1560" w:type="dxa"/>
            <w:vMerge/>
            <w:vAlign w:val="center"/>
          </w:tcPr>
          <w:p w14:paraId="33636336"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6928B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6928BA">
            <w:pPr>
              <w:pStyle w:val="NoSpacing"/>
              <w:rPr>
                <w:sz w:val="24"/>
                <w:szCs w:val="24"/>
              </w:rPr>
            </w:pPr>
            <w:r w:rsidRPr="005F0658">
              <w:rPr>
                <w:sz w:val="24"/>
                <w:szCs w:val="24"/>
              </w:rPr>
              <w:t>0.27 (2)</w:t>
            </w:r>
          </w:p>
        </w:tc>
      </w:tr>
      <w:tr w:rsidR="006C3F2D" w:rsidRPr="005F0658" w14:paraId="133BF482" w14:textId="77777777" w:rsidTr="006928BA">
        <w:trPr>
          <w:trHeight w:val="324"/>
        </w:trPr>
        <w:tc>
          <w:tcPr>
            <w:tcW w:w="1560" w:type="dxa"/>
            <w:vMerge/>
            <w:vAlign w:val="center"/>
          </w:tcPr>
          <w:p w14:paraId="7D2B66C1"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6928B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6928B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6928BA">
            <w:pPr>
              <w:pStyle w:val="NoSpacing"/>
              <w:rPr>
                <w:sz w:val="24"/>
                <w:szCs w:val="24"/>
              </w:rPr>
            </w:pPr>
            <w:r w:rsidRPr="005F0658">
              <w:rPr>
                <w:sz w:val="24"/>
                <w:szCs w:val="24"/>
              </w:rPr>
              <w:t>0.11 (1)</w:t>
            </w:r>
          </w:p>
        </w:tc>
      </w:tr>
      <w:tr w:rsidR="006C3F2D" w:rsidRPr="005F0658" w14:paraId="42A4A38A" w14:textId="77777777" w:rsidTr="006928BA">
        <w:trPr>
          <w:trHeight w:val="324"/>
        </w:trPr>
        <w:tc>
          <w:tcPr>
            <w:tcW w:w="1560" w:type="dxa"/>
            <w:vMerge/>
            <w:tcBorders>
              <w:bottom w:val="single" w:sz="18" w:space="0" w:color="auto"/>
            </w:tcBorders>
            <w:vAlign w:val="center"/>
          </w:tcPr>
          <w:p w14:paraId="7E1FEA27"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6928B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6928B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6928B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6928B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6928B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6928B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6928B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6928B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6928BA">
            <w:pPr>
              <w:pStyle w:val="NoSpacing"/>
              <w:rPr>
                <w:sz w:val="24"/>
                <w:szCs w:val="24"/>
              </w:rPr>
            </w:pPr>
            <w:r w:rsidRPr="005F0658">
              <w:rPr>
                <w:sz w:val="24"/>
                <w:szCs w:val="24"/>
              </w:rPr>
              <w:t>Variable importance (n)</w:t>
            </w:r>
          </w:p>
        </w:tc>
      </w:tr>
      <w:tr w:rsidR="006C3F2D" w:rsidRPr="005F0658" w14:paraId="4C07A258" w14:textId="77777777" w:rsidTr="006928B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6928B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6928B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6928B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6928B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6928BA">
            <w:pPr>
              <w:pStyle w:val="NoSpacing"/>
              <w:rPr>
                <w:sz w:val="24"/>
                <w:szCs w:val="24"/>
              </w:rPr>
            </w:pPr>
            <w:r w:rsidRPr="005F0658">
              <w:rPr>
                <w:sz w:val="24"/>
                <w:szCs w:val="24"/>
              </w:rPr>
              <w:t>— (2)</w:t>
            </w:r>
          </w:p>
        </w:tc>
      </w:tr>
      <w:tr w:rsidR="006C3F2D" w:rsidRPr="005F0658" w14:paraId="43BD4294" w14:textId="77777777" w:rsidTr="006928BA">
        <w:trPr>
          <w:trHeight w:val="324"/>
        </w:trPr>
        <w:tc>
          <w:tcPr>
            <w:tcW w:w="3794" w:type="dxa"/>
            <w:vAlign w:val="center"/>
            <w:hideMark/>
          </w:tcPr>
          <w:p w14:paraId="5BEBE30F" w14:textId="77777777" w:rsidR="006C3F2D" w:rsidRPr="005F0658" w:rsidRDefault="006C3F2D" w:rsidP="006928B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6928B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6928B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6928B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6928BA">
            <w:pPr>
              <w:pStyle w:val="NoSpacing"/>
              <w:rPr>
                <w:sz w:val="24"/>
                <w:szCs w:val="24"/>
              </w:rPr>
            </w:pPr>
            <w:r w:rsidRPr="005F0658">
              <w:rPr>
                <w:sz w:val="24"/>
                <w:szCs w:val="24"/>
              </w:rPr>
              <w:t>1.00 (1)</w:t>
            </w:r>
          </w:p>
        </w:tc>
      </w:tr>
      <w:tr w:rsidR="006C3F2D" w:rsidRPr="005F0658" w14:paraId="4B84802C" w14:textId="77777777" w:rsidTr="006928B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6928B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6928B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6928B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6928B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6928B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eastAsia="en-GB"/>
        </w:rPr>
        <w:lastRenderedPageBreak/>
        <mc:AlternateContent>
          <mc:Choice Requires="wps">
            <w:drawing>
              <wp:anchor distT="0" distB="0" distL="114300" distR="114300" simplePos="0" relativeHeight="251683840" behindDoc="1" locked="0" layoutInCell="1" allowOverlap="1" wp14:anchorId="70F9CB79" wp14:editId="731E15D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2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v:textbox>
                <w10:wrap type="tight"/>
              </v:shape>
            </w:pict>
          </mc:Fallback>
        </mc:AlternateContent>
      </w:r>
      <w:r w:rsidRPr="00FF5C01">
        <w:rPr>
          <w:noProof/>
          <w:lang w:eastAsia="en-GB"/>
        </w:rPr>
        <mc:AlternateContent>
          <mc:Choice Requires="wps">
            <w:drawing>
              <wp:anchor distT="0" distB="0" distL="114300" distR="114300" simplePos="0" relativeHeight="251681792" behindDoc="1" locked="0" layoutInCell="1" allowOverlap="1" wp14:anchorId="11866890" wp14:editId="1258E3ED">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5.8pt;margin-top:79.3pt;width:427.45pt;height:110.55pt;z-index:-251634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eastAsia="en-GB"/>
        </w:rPr>
        <mc:AlternateContent>
          <mc:Choice Requires="wps">
            <w:drawing>
              <wp:anchor distT="0" distB="0" distL="114300" distR="114300" simplePos="0" relativeHeight="251679744" behindDoc="0" locked="0" layoutInCell="1" allowOverlap="1" wp14:anchorId="33639290" wp14:editId="28EF9B20">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wps:txbx>
                      <wps:bodyPr rot="0" vert="horz" wrap="square" lIns="91440" tIns="45720" rIns="91440" bIns="45720" anchor="t" anchorCtr="0">
                        <a:spAutoFit/>
                      </wps:bodyPr>
                    </wps:wsp>
                  </a:graphicData>
                </a:graphic>
              </wp:anchor>
            </w:drawing>
          </mc:Choice>
          <mc:Fallback>
            <w:pict>
              <v:shape id="_x0000_s1028" type="#_x0000_t202" style="position:absolute;margin-left:-6.6pt;margin-top:6.95pt;width:399pt;height:47.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v:textbox>
              </v:shape>
            </w:pict>
          </mc:Fallback>
        </mc:AlternateContent>
      </w:r>
      <w:r>
        <w:rPr>
          <w:rFonts w:ascii="Cambria" w:hAnsi="Cambria"/>
          <w:noProof/>
        </w:rPr>
        <w:br w:type="page"/>
      </w:r>
    </w:p>
    <w:p w14:paraId="3E5E3D51" w14:textId="4598342E" w:rsidR="009726C1" w:rsidRPr="00FF5C01" w:rsidRDefault="009726C1">
      <w:pPr>
        <w:spacing w:line="240" w:lineRule="auto"/>
        <w:ind w:firstLine="0"/>
        <w:rPr>
          <w:rFonts w:ascii="Cambria" w:hAnsi="Cambria"/>
          <w:noProof/>
        </w:rPr>
      </w:pPr>
      <w:r w:rsidRPr="00FF5C01">
        <w:rPr>
          <w:rFonts w:ascii="Cambria" w:hAnsi="Cambria"/>
          <w:noProof/>
        </w:rPr>
        <w:lastRenderedPageBreak/>
        <w:br w:type="page"/>
      </w:r>
      <w:r w:rsidRPr="00FF5C01">
        <w:rPr>
          <w:rFonts w:ascii="Cambria" w:hAnsi="Cambria"/>
          <w:noProof/>
          <w:lang w:eastAsia="en-GB"/>
        </w:rPr>
        <mc:AlternateContent>
          <mc:Choice Requires="wpg">
            <w:drawing>
              <wp:anchor distT="0" distB="0" distL="114300" distR="114300" simplePos="0" relativeHeight="251676672" behindDoc="0" locked="0" layoutInCell="1" allowOverlap="1" wp14:anchorId="04A510A1" wp14:editId="4B7BA084">
                <wp:simplePos x="0" y="0"/>
                <wp:positionH relativeFrom="column">
                  <wp:posOffset>-190500</wp:posOffset>
                </wp:positionH>
                <wp:positionV relativeFrom="paragraph">
                  <wp:posOffset>219075</wp:posOffset>
                </wp:positionV>
                <wp:extent cx="5248275" cy="6040754"/>
                <wp:effectExtent l="0" t="0" r="9525" b="0"/>
                <wp:wrapTight wrapText="bothSides">
                  <wp:wrapPolygon edited="0">
                    <wp:start x="0" y="0"/>
                    <wp:lineTo x="0" y="20642"/>
                    <wp:lineTo x="157" y="21527"/>
                    <wp:lineTo x="21247" y="21527"/>
                    <wp:lineTo x="21247" y="20710"/>
                    <wp:lineTo x="21561" y="20642"/>
                    <wp:lineTo x="21561"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248275" cy="6040754"/>
                          <a:chOff x="0" y="0"/>
                          <a:chExt cx="5248275" cy="6040754"/>
                        </a:xfrm>
                      </wpg:grpSpPr>
                      <wps:wsp>
                        <wps:cNvPr id="28" name="Text Box 2"/>
                        <wps:cNvSpPr txBox="1">
                          <a:spLocks noChangeArrowheads="1"/>
                        </wps:cNvSpPr>
                        <wps:spPr bwMode="auto">
                          <a:xfrm>
                            <a:off x="76200" y="5772150"/>
                            <a:ext cx="5067934" cy="268604"/>
                          </a:xfrm>
                          <a:prstGeom prst="rect">
                            <a:avLst/>
                          </a:prstGeom>
                          <a:solidFill>
                            <a:srgbClr val="FFFFFF"/>
                          </a:solidFill>
                          <a:ln w="9525">
                            <a:noFill/>
                            <a:miter lim="800000"/>
                            <a:headEnd/>
                            <a:tailEnd/>
                          </a:ln>
                        </wps:spPr>
                        <wps:txbx>
                          <w:txbxContent>
                            <w:p w14:paraId="0DAA6B64" w14:textId="2F71C33E" w:rsidR="009726C1" w:rsidRPr="00EC0DAE" w:rsidRDefault="009726C1"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pic:pic xmlns:pic="http://schemas.openxmlformats.org/drawingml/2006/picture">
                        <pic:nvPicPr>
                          <pic:cNvPr id="29" name="Picture 2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48275" cy="5772150"/>
                          </a:xfrm>
                          <a:prstGeom prst="rect">
                            <a:avLst/>
                          </a:prstGeom>
                        </pic:spPr>
                      </pic:pic>
                    </wpg:wgp>
                  </a:graphicData>
                </a:graphic>
              </wp:anchor>
            </w:drawing>
          </mc:Choice>
          <mc:Fallback>
            <w:pict>
              <v:group id="Group 27" o:spid="_x0000_s1029" style="position:absolute;margin-left:-15pt;margin-top:17.25pt;width:413.25pt;height:475.65pt;z-index:251676672" coordsize="52482,6040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P/iB8QE0KI6d&#10;pM6NqhI3uAGEA988bj6dvyoA9AorN8PXU194b0y7uX3zz2sckjYAyxUEnA461F4l8Q2vhnRpNQug&#10;WwdscQODI56Afz+goA16K8rtNV+JXiG2/tLT47a0tH5ijKoN49t+T+PANa/g/wAdXd/q8mgeILUW&#10;uqJkKQNocgZII7HHORwR+oB3tFR3FxFaW0txO4jhiQu7noqgZJrzBPF/i/xffTr4WtY7axhbHnyq&#10;pJ+pbIz7AcUAep0V5fa+OPEXhrWodP8AGNshgm+7dRqBgf3vl4IHcYBH6V6eCGAIIIPIIoAW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">
                <v:shape id="_x0000_s1030" type="#_x0000_t202" style="position:absolute;left:762;top:57721;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0DAA6B64" w14:textId="2F71C33E" w:rsidR="009726C1" w:rsidRPr="00EC0DAE" w:rsidRDefault="009726C1" w:rsidP="009726C1">
                        <w:pPr>
                          <w:pStyle w:val="NoSpacing"/>
                        </w:pPr>
                        <w:r w:rsidRPr="00EC0DAE">
                          <w:rPr>
                            <w:b/>
                            <w:bCs/>
                          </w:rPr>
                          <w:t xml:space="preserve">Figure </w:t>
                        </w:r>
                        <w:r>
                          <w:rPr>
                            <w:b/>
                            <w:bCs/>
                          </w:rPr>
                          <w:t>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1" type="#_x0000_t75" style="position:absolute;width:52482;height:57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08mDDAAAA2wAAAA8AAABkcnMvZG93bnJldi54bWxEj0FrAjEUhO+C/yE8oTdN1kPdbo0iQqH0&#10;pha0t8fmdbO4eVk30d3+eyMIPQ4z8w2zXA+uETfqQu1ZQzZTIIhLb2quNHwfPqY5iBCRDTaeScMf&#10;BVivxqMlFsb3vKPbPlYiQTgUqMHG2BZShtKSwzDzLXHyfn3nMCbZVdJ02Ce4a+RcqVfpsOa0YLGl&#10;raXyvL86DRtXhcU1P371Krtc4o/Ns5MqtX6ZDJt3EJGG+B9+tj+NhvkbPL6kHy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jTyYMMAAADbAAAADwAAAAAAAAAAAAAAAACf&#10;AgAAZHJzL2Rvd25yZXYueG1sUEsFBgAAAAAEAAQA9wAAAI8DAAAAAA==&#10;">
                  <v:imagedata r:id="rId18" o:title=""/>
                  <v:path arrowok="t"/>
                </v:shape>
                <w10:wrap type="tight"/>
              </v:group>
            </w:pict>
          </mc:Fallback>
        </mc:AlternateContent>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eastAsia="en-GB"/>
        </w:rPr>
        <w:lastRenderedPageBreak/>
        <mc:AlternateContent>
          <mc:Choice Requires="wps">
            <w:drawing>
              <wp:anchor distT="0" distB="0" distL="114300" distR="114300" simplePos="0" relativeHeight="251666432" behindDoc="1" locked="0" layoutInCell="1" allowOverlap="1" wp14:anchorId="017D3A2D" wp14:editId="3EB00CA0">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7.8pt;margin-top:459.3pt;width:427.45pt;height:110.55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v:textbox>
                <w10:wrap type="tight"/>
              </v:shape>
            </w:pict>
          </mc:Fallback>
        </mc:AlternateContent>
      </w:r>
      <w:r w:rsidR="00383AA5" w:rsidRPr="00FF5C01">
        <w:rPr>
          <w:rFonts w:ascii="Cambria" w:hAnsi="Cambria"/>
          <w:noProof/>
          <w:lang w:eastAsia="en-GB"/>
        </w:rPr>
        <w:drawing>
          <wp:inline distT="0" distB="0" distL="0" distR="0" wp14:anchorId="0100A4B2" wp14:editId="2634C42A">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eastAsia="en-GB"/>
        </w:rPr>
        <w:lastRenderedPageBreak/>
        <mc:AlternateContent>
          <mc:Choice Requires="wps">
            <w:drawing>
              <wp:anchor distT="0" distB="0" distL="114300" distR="114300" simplePos="0" relativeHeight="251670528" behindDoc="1" locked="0" layoutInCell="1" allowOverlap="1" wp14:anchorId="5B1201F0" wp14:editId="10FC9FEA">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44.3pt;margin-top:594pt;width:479.4pt;height:110.55pt;z-index:-251645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v:textbox>
                <w10:wrap type="tight"/>
              </v:shape>
            </w:pict>
          </mc:Fallback>
        </mc:AlternateContent>
      </w:r>
      <w:r>
        <w:rPr>
          <w:rFonts w:ascii="Cambria" w:hAnsi="Cambria"/>
          <w:noProof/>
          <w:lang w:eastAsia="en-GB"/>
        </w:rPr>
        <w:drawing>
          <wp:anchor distT="0" distB="0" distL="114300" distR="114300" simplePos="0" relativeHeight="251677696" behindDoc="1" locked="0" layoutInCell="1" allowOverlap="1" wp14:anchorId="034CEE18" wp14:editId="787006EE">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4"/>
      <w:r w:rsidRPr="002D202B">
        <w:rPr>
          <w:b/>
          <w:sz w:val="40"/>
          <w:szCs w:val="40"/>
        </w:rPr>
        <w:t>Supporting Information</w:t>
      </w:r>
      <w:commentRangeEnd w:id="4"/>
      <w:r w:rsidR="00F15AA5" w:rsidRPr="002D202B">
        <w:rPr>
          <w:rStyle w:val="CommentReference"/>
          <w:b/>
          <w:sz w:val="40"/>
          <w:szCs w:val="40"/>
        </w:rPr>
        <w:commentReference w:id="4"/>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383AA5" w:rsidRPr="00FE2BE1" w:rsidRDefault="00383AA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383AA5" w:rsidRPr="00FE2BE1" w:rsidRDefault="00383AA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left:0;text-align:left;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liacwQAALA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D3ylia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5"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36"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7"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383AA5" w:rsidRPr="00FE2BE1" w:rsidRDefault="00383AA5"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383AA5" w:rsidRPr="00FE2BE1" w:rsidRDefault="00383AA5" w:rsidP="007C2A70">
                        <w:r>
                          <w:t>B</w:t>
                        </w:r>
                      </w:p>
                    </w:txbxContent>
                  </v:textbox>
                </v:shape>
              </v:group>
            </w:pict>
          </mc:Fallback>
        </mc:AlternateContent>
      </w:r>
      <w:r w:rsidR="00FE2BE1">
        <w:rPr>
          <w:b/>
          <w:bCs/>
        </w:rPr>
        <w:t xml:space="preserve">Figur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02B7AF87" w:rsidR="00FE2BE1" w:rsidRDefault="000F5A23" w:rsidP="007C2A70">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383AA5" w:rsidRPr="00FE2BE1" w:rsidRDefault="00383AA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383AA5" w:rsidRPr="00FE2BE1" w:rsidRDefault="00383AA5" w:rsidP="007C2A70">
                      <w:r w:rsidRPr="00FE2BE1">
                        <w:t>Time</w:t>
                      </w:r>
                    </w:p>
                  </w:txbxContent>
                </v:textbox>
              </v:shape>
            </w:pict>
          </mc:Fallback>
        </mc:AlternateContent>
      </w:r>
      <w:r w:rsidR="00FE2BE1">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lastRenderedPageBreak/>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commentRangeStart w:id="5"/>
            <w:r>
              <w:t>04:55:38</w:t>
            </w:r>
            <w:commentRangeEnd w:id="5"/>
            <w:r w:rsidR="00FE7B96">
              <w:rPr>
                <w:rStyle w:val="CommentReference"/>
                <w:lang w:val="en-GB"/>
              </w:rPr>
              <w:commentReference w:id="5"/>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sie Woodroffe" w:date="2019-08-22T12:46:00Z" w:initials="RW">
    <w:p w14:paraId="499F55DE" w14:textId="77777777" w:rsidR="00383AA5" w:rsidRDefault="00383AA5" w:rsidP="007C2A70">
      <w:pPr>
        <w:pStyle w:val="CommentText"/>
      </w:pPr>
      <w:r>
        <w:rPr>
          <w:rStyle w:val="CommentReference"/>
        </w:rPr>
        <w:annotationRef/>
      </w:r>
      <w:r>
        <w:t>Adam can you add yours please!</w:t>
      </w:r>
    </w:p>
  </w:comment>
  <w:comment w:id="2" w:author="Rosie Woodroffe" w:date="2019-08-22T12:46:00Z" w:initials="RW">
    <w:p w14:paraId="00ADF454" w14:textId="77777777" w:rsidR="00383AA5" w:rsidRDefault="00383AA5" w:rsidP="007C2A70">
      <w:pPr>
        <w:pStyle w:val="CommentText"/>
      </w:pPr>
      <w:r>
        <w:rPr>
          <w:rStyle w:val="CommentReference"/>
        </w:rPr>
        <w:annotationRef/>
      </w:r>
      <w:r>
        <w:t>Adam/Jake is this correct?</w:t>
      </w:r>
    </w:p>
  </w:comment>
  <w:comment w:id="4" w:author="Rosie Woodroffe" w:date="2019-08-22T12:46:00Z" w:initials="RW">
    <w:p w14:paraId="391C5B5C" w14:textId="050333F1" w:rsidR="00383AA5" w:rsidRPr="00F15AA5" w:rsidRDefault="00383AA5" w:rsidP="007C2A70">
      <w:pPr>
        <w:pStyle w:val="CommentText"/>
        <w:rPr>
          <w:i/>
          <w:iCs/>
        </w:rPr>
      </w:pPr>
      <w:r>
        <w:rPr>
          <w:rStyle w:val="CommentReference"/>
        </w:rPr>
        <w:annotationRef/>
      </w:r>
      <w:r>
        <w:t xml:space="preserve">Check what it’s called for </w:t>
      </w:r>
      <w:r>
        <w:rPr>
          <w:i/>
          <w:iCs/>
        </w:rPr>
        <w:t>Ecology</w:t>
      </w:r>
    </w:p>
  </w:comment>
  <w:comment w:id="5" w:author="Rosie Woodroffe" w:date="2019-08-22T12:46:00Z" w:initials="RW">
    <w:p w14:paraId="6EB2BEB0" w14:textId="77777777" w:rsidR="00383AA5" w:rsidRDefault="00383AA5" w:rsidP="007C2A70">
      <w:pPr>
        <w:pStyle w:val="CommentText"/>
      </w:pPr>
      <w:r>
        <w:rPr>
          <w:rStyle w:val="CommentReference"/>
        </w:rPr>
        <w:annotationRef/>
      </w:r>
      <w:r>
        <w:t xml:space="preserve">This is 1 second earlier than the earliest morning start time – shouldn’t they be reversed? </w:t>
      </w:r>
    </w:p>
    <w:p w14:paraId="720F727A" w14:textId="77777777" w:rsidR="00383AA5" w:rsidRDefault="00383AA5" w:rsidP="007C2A70">
      <w:pPr>
        <w:pStyle w:val="CommentText"/>
      </w:pPr>
    </w:p>
    <w:p w14:paraId="28623712" w14:textId="29FBC606" w:rsidR="00383AA5" w:rsidRDefault="00383AA5" w:rsidP="007C2A70">
      <w:pPr>
        <w:pStyle w:val="CommentText"/>
      </w:pPr>
      <w:r>
        <w:t>This table is a bit worrying as it look as though some hunts might be misclassified (I’m sure they’re not!). Would it be possible to draw a graph of the frequency distribution of the start and stop times for each hunting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F170C7" w15:done="0"/>
  <w15:commentEx w15:paraId="3A195193" w15:done="0"/>
  <w15:commentEx w15:paraId="6D28C22B" w15:done="0"/>
  <w15:commentEx w15:paraId="09FA6C67" w15:done="0"/>
  <w15:commentEx w15:paraId="73B0D0AF" w15:done="0"/>
  <w15:commentEx w15:paraId="4F5F6D79" w15:done="0"/>
  <w15:commentEx w15:paraId="3AE5A0C7" w15:done="0"/>
  <w15:commentEx w15:paraId="7DCD5270" w15:done="0"/>
  <w15:commentEx w15:paraId="4FED89D7" w15:done="0"/>
  <w15:commentEx w15:paraId="4B5F1E17" w15:done="0"/>
  <w15:commentEx w15:paraId="2C21EF1A" w15:done="0"/>
  <w15:commentEx w15:paraId="267D9569" w15:done="0"/>
  <w15:commentEx w15:paraId="1FA810D8" w15:done="0"/>
  <w15:commentEx w15:paraId="30B5CF2D" w15:done="0"/>
  <w15:commentEx w15:paraId="36C0C5CA" w15:done="0"/>
  <w15:commentEx w15:paraId="111689ED" w15:done="0"/>
  <w15:commentEx w15:paraId="1F113EA2" w15:done="0"/>
  <w15:commentEx w15:paraId="2C1A16E2" w15:done="0"/>
  <w15:commentEx w15:paraId="139CAC3E" w15:done="0"/>
  <w15:commentEx w15:paraId="237A0BD9" w15:done="0"/>
  <w15:commentEx w15:paraId="2F295239" w15:done="0"/>
  <w15:commentEx w15:paraId="1D114900" w15:done="0"/>
  <w15:commentEx w15:paraId="7F172511" w15:done="0"/>
  <w15:commentEx w15:paraId="1EE8ED48" w15:done="0"/>
  <w15:commentEx w15:paraId="5AD6445B" w15:done="0"/>
  <w15:commentEx w15:paraId="3524CA07" w15:done="0"/>
  <w15:commentEx w15:paraId="30EC79FA" w15:done="0"/>
  <w15:commentEx w15:paraId="577D54A6" w15:done="0"/>
  <w15:commentEx w15:paraId="157AF997" w15:done="0"/>
  <w15:commentEx w15:paraId="3DC6EDF7" w15:done="0"/>
  <w15:commentEx w15:paraId="2E8568E6" w15:done="0"/>
  <w15:commentEx w15:paraId="7B301373" w15:done="0"/>
  <w15:commentEx w15:paraId="589E7F20" w15:done="0"/>
  <w15:commentEx w15:paraId="65444003" w15:done="0"/>
  <w15:commentEx w15:paraId="3EDDC821" w15:done="0"/>
  <w15:commentEx w15:paraId="3EE59453" w15:done="0"/>
  <w15:commentEx w15:paraId="4DFA0A91" w15:done="0"/>
  <w15:commentEx w15:paraId="6CA01CCC" w15:done="0"/>
  <w15:commentEx w15:paraId="4EC43CC7" w15:done="0"/>
  <w15:commentEx w15:paraId="7D2D5D9E" w15:done="0"/>
  <w15:commentEx w15:paraId="55606E97" w15:done="0"/>
  <w15:commentEx w15:paraId="77D530E4" w15:done="0"/>
  <w15:commentEx w15:paraId="2245BF98" w15:done="0"/>
  <w15:commentEx w15:paraId="7FA3CB12" w15:done="0"/>
  <w15:commentEx w15:paraId="7029658A" w15:done="0"/>
  <w15:commentEx w15:paraId="50AA35B2" w15:done="0"/>
  <w15:commentEx w15:paraId="52784D68" w15:done="0"/>
  <w15:commentEx w15:paraId="17E4D4BB" w15:done="0"/>
  <w15:commentEx w15:paraId="61EC2AF6" w15:done="0"/>
  <w15:commentEx w15:paraId="04F02156" w15:done="0"/>
  <w15:commentEx w15:paraId="6397E404" w15:paraIdParent="04F02156" w15:done="0"/>
  <w15:commentEx w15:paraId="7DDAF29B" w15:done="0"/>
  <w15:commentEx w15:paraId="45482D35" w15:done="0"/>
  <w15:commentEx w15:paraId="0448D09E" w15:done="0"/>
  <w15:commentEx w15:paraId="70731F35" w15:done="0"/>
  <w15:commentEx w15:paraId="1EC8D4BF" w15:done="0"/>
  <w15:commentEx w15:paraId="24EF1494" w15:done="0"/>
  <w15:commentEx w15:paraId="7D998652" w15:done="0"/>
  <w15:commentEx w15:paraId="3199682E" w15:done="0"/>
  <w15:commentEx w15:paraId="465FB986" w15:done="0"/>
  <w15:commentEx w15:paraId="6217934B" w15:done="0"/>
  <w15:commentEx w15:paraId="08CD9BC1" w15:done="0"/>
  <w15:commentEx w15:paraId="20228DD3" w15:done="0"/>
  <w15:commentEx w15:paraId="3AE89DE9" w15:done="0"/>
  <w15:commentEx w15:paraId="391C5B5C" w15:done="0"/>
  <w15:commentEx w15:paraId="28623712" w15:done="0"/>
  <w15:commentEx w15:paraId="62A812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170C7" w16cid:durableId="20EC3A35"/>
  <w16cid:commentId w16cid:paraId="3A195193" w16cid:durableId="20EC3A5F"/>
  <w16cid:commentId w16cid:paraId="6D28C22B" w16cid:durableId="20EC3CA5"/>
  <w16cid:commentId w16cid:paraId="09FA6C67" w16cid:durableId="20F26C1E"/>
  <w16cid:commentId w16cid:paraId="73B0D0AF" w16cid:durableId="20F26CAC"/>
  <w16cid:commentId w16cid:paraId="4F5F6D79" w16cid:durableId="20F26DFB"/>
  <w16cid:commentId w16cid:paraId="3AE5A0C7" w16cid:durableId="20F2D8A4"/>
  <w16cid:commentId w16cid:paraId="7DCD5270" w16cid:durableId="20F26E26"/>
  <w16cid:commentId w16cid:paraId="4FED89D7" w16cid:durableId="20F270A5"/>
  <w16cid:commentId w16cid:paraId="4B5F1E17" w16cid:durableId="20F270BF"/>
  <w16cid:commentId w16cid:paraId="2C21EF1A" w16cid:durableId="20F27151"/>
  <w16cid:commentId w16cid:paraId="267D9569" w16cid:durableId="20F27265"/>
  <w16cid:commentId w16cid:paraId="1FA810D8" w16cid:durableId="20F272E1"/>
  <w16cid:commentId w16cid:paraId="30B5CF2D" w16cid:durableId="20F273CB"/>
  <w16cid:commentId w16cid:paraId="36C0C5CA" w16cid:durableId="20F276F0"/>
  <w16cid:commentId w16cid:paraId="111689ED" w16cid:durableId="20F2781D"/>
  <w16cid:commentId w16cid:paraId="1F113EA2" w16cid:durableId="20F27C13"/>
  <w16cid:commentId w16cid:paraId="2C1A16E2" w16cid:durableId="20F27C9A"/>
  <w16cid:commentId w16cid:paraId="139CAC3E" w16cid:durableId="20F92B54"/>
  <w16cid:commentId w16cid:paraId="237A0BD9" w16cid:durableId="20F2D438"/>
  <w16cid:commentId w16cid:paraId="2F295239" w16cid:durableId="20F2D536"/>
  <w16cid:commentId w16cid:paraId="1D114900" w16cid:durableId="20F2D613"/>
  <w16cid:commentId w16cid:paraId="7F172511" w16cid:durableId="20F2D667"/>
  <w16cid:commentId w16cid:paraId="1EE8ED48" w16cid:durableId="20F2D6A6"/>
  <w16cid:commentId w16cid:paraId="5AD6445B" w16cid:durableId="20F2D6C4"/>
  <w16cid:commentId w16cid:paraId="3524CA07" w16cid:durableId="20F2D95D"/>
  <w16cid:commentId w16cid:paraId="30EC79FA" w16cid:durableId="20F2DA2C"/>
  <w16cid:commentId w16cid:paraId="577D54A6" w16cid:durableId="20F2DA78"/>
  <w16cid:commentId w16cid:paraId="157AF997" w16cid:durableId="20F2DB1E"/>
  <w16cid:commentId w16cid:paraId="3DC6EDF7" w16cid:durableId="20F2DC3A"/>
  <w16cid:commentId w16cid:paraId="2E8568E6" w16cid:durableId="20F2DCF2"/>
  <w16cid:commentId w16cid:paraId="7B301373" w16cid:durableId="20F2DDAB"/>
  <w16cid:commentId w16cid:paraId="589E7F20" w16cid:durableId="20F2DDD2"/>
  <w16cid:commentId w16cid:paraId="65444003" w16cid:durableId="20F2DE62"/>
  <w16cid:commentId w16cid:paraId="3EDDC821" w16cid:durableId="20F2DE20"/>
  <w16cid:commentId w16cid:paraId="3EE59453" w16cid:durableId="20F40BBD"/>
  <w16cid:commentId w16cid:paraId="4DFA0A91" w16cid:durableId="20F40FDA"/>
  <w16cid:commentId w16cid:paraId="6CA01CCC" w16cid:durableId="20F41182"/>
  <w16cid:commentId w16cid:paraId="4EC43CC7" w16cid:durableId="20F411BD"/>
  <w16cid:commentId w16cid:paraId="7D2D5D9E" w16cid:durableId="20F55A15"/>
  <w16cid:commentId w16cid:paraId="55606E97" w16cid:durableId="20F559DE"/>
  <w16cid:commentId w16cid:paraId="77D530E4" w16cid:durableId="20F904EB"/>
  <w16cid:commentId w16cid:paraId="2245BF98" w16cid:durableId="20F90F84"/>
  <w16cid:commentId w16cid:paraId="7FA3CB12" w16cid:durableId="20F9080B"/>
  <w16cid:commentId w16cid:paraId="7029658A" w16cid:durableId="20F907E9"/>
  <w16cid:commentId w16cid:paraId="50AA35B2" w16cid:durableId="20F90B3B"/>
  <w16cid:commentId w16cid:paraId="52784D68" w16cid:durableId="20F90A6B"/>
  <w16cid:commentId w16cid:paraId="17E4D4BB" w16cid:durableId="20F90BDD"/>
  <w16cid:commentId w16cid:paraId="61EC2AF6" w16cid:durableId="20F90C2C"/>
  <w16cid:commentId w16cid:paraId="04F02156" w16cid:durableId="20F90C84"/>
  <w16cid:commentId w16cid:paraId="6397E404" w16cid:durableId="20F92FE4"/>
  <w16cid:commentId w16cid:paraId="7DDAF29B" w16cid:durableId="20F9198E"/>
  <w16cid:commentId w16cid:paraId="45482D35" w16cid:durableId="20F91A5A"/>
  <w16cid:commentId w16cid:paraId="0448D09E" w16cid:durableId="20F91CFF"/>
  <w16cid:commentId w16cid:paraId="70731F35" w16cid:durableId="20F920BD"/>
  <w16cid:commentId w16cid:paraId="1EC8D4BF" w16cid:durableId="20EC39CE"/>
  <w16cid:commentId w16cid:paraId="24EF1494" w16cid:durableId="20F921FD"/>
  <w16cid:commentId w16cid:paraId="7D998652" w16cid:durableId="20F925A9"/>
  <w16cid:commentId w16cid:paraId="3199682E" w16cid:durableId="20F92648"/>
  <w16cid:commentId w16cid:paraId="465FB986" w16cid:durableId="20EC39CF"/>
  <w16cid:commentId w16cid:paraId="6217934B" w16cid:durableId="20F92862"/>
  <w16cid:commentId w16cid:paraId="08CD9BC1" w16cid:durableId="20F92D0A"/>
  <w16cid:commentId w16cid:paraId="20228DD3" w16cid:durableId="20F27AF6"/>
  <w16cid:commentId w16cid:paraId="3AE89DE9" w16cid:durableId="20F27AC0"/>
  <w16cid:commentId w16cid:paraId="391C5B5C" w16cid:durableId="20F27B3F"/>
  <w16cid:commentId w16cid:paraId="28623712" w16cid:durableId="20F27953"/>
  <w16cid:commentId w16cid:paraId="62A812A8" w16cid:durableId="20F907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732C1" w14:textId="77777777" w:rsidR="006B29B9" w:rsidRDefault="006B29B9" w:rsidP="007C2A70">
      <w:r>
        <w:separator/>
      </w:r>
    </w:p>
  </w:endnote>
  <w:endnote w:type="continuationSeparator" w:id="0">
    <w:p w14:paraId="3733870C" w14:textId="77777777" w:rsidR="006B29B9" w:rsidRDefault="006B29B9"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383AA5" w:rsidRDefault="00383AA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383AA5" w:rsidRDefault="00383AA5"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1DB197F5" w:rsidR="00383AA5" w:rsidRPr="00C90548" w:rsidRDefault="00383AA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6F50D5">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383AA5" w:rsidRPr="00670977" w:rsidRDefault="00383AA5" w:rsidP="007C2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DAF4B" w14:textId="77777777" w:rsidR="006B29B9" w:rsidRDefault="006B29B9" w:rsidP="007C2A70">
      <w:r>
        <w:separator/>
      </w:r>
    </w:p>
  </w:footnote>
  <w:footnote w:type="continuationSeparator" w:id="0">
    <w:p w14:paraId="25573E0B" w14:textId="77777777" w:rsidR="006B29B9" w:rsidRDefault="006B29B9" w:rsidP="007C2A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20A91"/>
    <w:rsid w:val="00022A05"/>
    <w:rsid w:val="00024B5F"/>
    <w:rsid w:val="000260C5"/>
    <w:rsid w:val="000336ED"/>
    <w:rsid w:val="000425E6"/>
    <w:rsid w:val="00045B42"/>
    <w:rsid w:val="000624DC"/>
    <w:rsid w:val="00063647"/>
    <w:rsid w:val="00063D4C"/>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6A0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8705B"/>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B5F"/>
    <w:rsid w:val="00364D6C"/>
    <w:rsid w:val="00370938"/>
    <w:rsid w:val="00371AAD"/>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F5"/>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68EB"/>
    <w:rsid w:val="005003B2"/>
    <w:rsid w:val="0050086D"/>
    <w:rsid w:val="0050266E"/>
    <w:rsid w:val="00502C29"/>
    <w:rsid w:val="0051519F"/>
    <w:rsid w:val="0051595D"/>
    <w:rsid w:val="00523945"/>
    <w:rsid w:val="0053028A"/>
    <w:rsid w:val="00531A83"/>
    <w:rsid w:val="00532014"/>
    <w:rsid w:val="00534F8D"/>
    <w:rsid w:val="00535032"/>
    <w:rsid w:val="0054470C"/>
    <w:rsid w:val="00545F58"/>
    <w:rsid w:val="005538DC"/>
    <w:rsid w:val="0055546E"/>
    <w:rsid w:val="005561FB"/>
    <w:rsid w:val="00562A6C"/>
    <w:rsid w:val="00570C82"/>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23DDD"/>
    <w:rsid w:val="00644C68"/>
    <w:rsid w:val="006543EB"/>
    <w:rsid w:val="00656D6B"/>
    <w:rsid w:val="00656DF4"/>
    <w:rsid w:val="00660CED"/>
    <w:rsid w:val="00661A06"/>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83C8D"/>
    <w:rsid w:val="00784903"/>
    <w:rsid w:val="007850F8"/>
    <w:rsid w:val="00792BB0"/>
    <w:rsid w:val="007A0FCE"/>
    <w:rsid w:val="007C2A70"/>
    <w:rsid w:val="007C5659"/>
    <w:rsid w:val="007C7AC9"/>
    <w:rsid w:val="007D4542"/>
    <w:rsid w:val="007D748C"/>
    <w:rsid w:val="007E6181"/>
    <w:rsid w:val="007F0BDC"/>
    <w:rsid w:val="007F0D60"/>
    <w:rsid w:val="007F2E06"/>
    <w:rsid w:val="007F7134"/>
    <w:rsid w:val="00803F08"/>
    <w:rsid w:val="00812821"/>
    <w:rsid w:val="00817B03"/>
    <w:rsid w:val="00821A0C"/>
    <w:rsid w:val="00821E9C"/>
    <w:rsid w:val="00834D7C"/>
    <w:rsid w:val="0083619F"/>
    <w:rsid w:val="00843587"/>
    <w:rsid w:val="008643EC"/>
    <w:rsid w:val="008677F9"/>
    <w:rsid w:val="008950BB"/>
    <w:rsid w:val="0089789A"/>
    <w:rsid w:val="008A17B0"/>
    <w:rsid w:val="008B478A"/>
    <w:rsid w:val="008B757E"/>
    <w:rsid w:val="008C52CC"/>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A685D"/>
    <w:rsid w:val="00BB11AD"/>
    <w:rsid w:val="00BC1172"/>
    <w:rsid w:val="00BC3E71"/>
    <w:rsid w:val="00BC5573"/>
    <w:rsid w:val="00BD41DE"/>
    <w:rsid w:val="00BF301E"/>
    <w:rsid w:val="00BF33EC"/>
    <w:rsid w:val="00BF7169"/>
    <w:rsid w:val="00C00B80"/>
    <w:rsid w:val="00C05B39"/>
    <w:rsid w:val="00C107F8"/>
    <w:rsid w:val="00C20D77"/>
    <w:rsid w:val="00C245C7"/>
    <w:rsid w:val="00C34063"/>
    <w:rsid w:val="00C351A8"/>
    <w:rsid w:val="00C428B5"/>
    <w:rsid w:val="00C428F9"/>
    <w:rsid w:val="00C444DF"/>
    <w:rsid w:val="00C47541"/>
    <w:rsid w:val="00C515BA"/>
    <w:rsid w:val="00C54D7C"/>
    <w:rsid w:val="00C570CC"/>
    <w:rsid w:val="00C60972"/>
    <w:rsid w:val="00C61F9A"/>
    <w:rsid w:val="00C629D4"/>
    <w:rsid w:val="00C659A0"/>
    <w:rsid w:val="00C679D2"/>
    <w:rsid w:val="00C743F6"/>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A10DC"/>
    <w:rsid w:val="00DB388E"/>
    <w:rsid w:val="00DB5A4F"/>
    <w:rsid w:val="00DB5DE8"/>
    <w:rsid w:val="00DD562F"/>
    <w:rsid w:val="00DE486A"/>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4206"/>
    <w:rsid w:val="00F245E9"/>
    <w:rsid w:val="00F31523"/>
    <w:rsid w:val="00F317A7"/>
    <w:rsid w:val="00F36954"/>
    <w:rsid w:val="00F44A77"/>
    <w:rsid w:val="00F44E23"/>
    <w:rsid w:val="00F45176"/>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image" Target="media/image1.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CRAN.R-project.org/package=suncalc" TargetMode="External"/><Relationship Id="rId19" Type="http://schemas.openxmlformats.org/officeDocument/2006/relationships/image" Target="media/image3.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6.png"/><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6872B-0743-4039-B95F-2CEC7189A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0133</Words>
  <Characters>114762</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09-02T10:47:00Z</dcterms:created>
  <dcterms:modified xsi:type="dcterms:W3CDTF">2019-09-0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